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1257A5">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487F73" w:rsidP="00B823AA">
      <w:pPr>
        <w:pStyle w:val="Title2"/>
      </w:pPr>
      <w:r>
        <w:t>Word Count: 14,582</w:t>
      </w:r>
    </w:p>
    <w:bookmarkStart w:id="0" w:name="_Toc512248001"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w:t>
      </w:r>
      <w:r w:rsidR="00A41EDC">
        <w:t>art video analysis is available. H</w:t>
      </w:r>
      <w:r w:rsidR="00233FEB">
        <w:t>owever</w:t>
      </w:r>
      <w:r w:rsidR="00A41EDC">
        <w:t>,</w:t>
      </w:r>
      <w:r w:rsidR="00233FEB">
        <w:t xml:space="preserve">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w:t>
      </w:r>
      <w:r w:rsidR="00837096">
        <w:t xml:space="preserve"> to thousands of input streams</w:t>
      </w:r>
      <w:r w:rsidR="00A9197C">
        <w:t>.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w:t>
      </w:r>
      <w:r w:rsidR="00837096">
        <w:t xml:space="preserve">reliable, </w:t>
      </w:r>
      <w:r w:rsidR="00233FEB">
        <w:t>scalable</w:t>
      </w:r>
      <w:r w:rsidR="00837096">
        <w:t xml:space="preserve"> and open sourc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2A4608">
      <w:pPr>
        <w:pStyle w:val="SectionTitle"/>
      </w:pPr>
      <w:bookmarkStart w:id="1" w:name="_Toc512248002"/>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2248003"/>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3261D7" w:rsidRDefault="002A4608">
          <w:pPr>
            <w:pStyle w:val="TOC1"/>
            <w:tabs>
              <w:tab w:val="right" w:leader="dot" w:pos="9350"/>
            </w:tabs>
            <w:rPr>
              <w:noProof/>
              <w:kern w:val="0"/>
              <w:lang w:val="en-GB" w:eastAsia="en-US"/>
            </w:rPr>
          </w:pPr>
          <w:r>
            <w:fldChar w:fldCharType="begin"/>
          </w:r>
          <w:r>
            <w:instrText xml:space="preserve"> TOC \o "1-3" \h \z \u </w:instrText>
          </w:r>
          <w:r>
            <w:fldChar w:fldCharType="separate"/>
          </w:r>
          <w:hyperlink w:anchor="_Toc512248001" w:history="1">
            <w:r w:rsidR="003261D7" w:rsidRPr="000F2A74">
              <w:rPr>
                <w:rStyle w:val="Hyperlink"/>
                <w:noProof/>
              </w:rPr>
              <w:t>Abstract</w:t>
            </w:r>
            <w:r w:rsidR="003261D7">
              <w:rPr>
                <w:noProof/>
                <w:webHidden/>
              </w:rPr>
              <w:tab/>
            </w:r>
            <w:r w:rsidR="003261D7">
              <w:rPr>
                <w:noProof/>
                <w:webHidden/>
              </w:rPr>
              <w:fldChar w:fldCharType="begin"/>
            </w:r>
            <w:r w:rsidR="003261D7">
              <w:rPr>
                <w:noProof/>
                <w:webHidden/>
              </w:rPr>
              <w:instrText xml:space="preserve"> PAGEREF _Toc512248001 \h </w:instrText>
            </w:r>
            <w:r w:rsidR="003261D7">
              <w:rPr>
                <w:noProof/>
                <w:webHidden/>
              </w:rPr>
            </w:r>
            <w:r w:rsidR="003261D7">
              <w:rPr>
                <w:noProof/>
                <w:webHidden/>
              </w:rPr>
              <w:fldChar w:fldCharType="separate"/>
            </w:r>
            <w:r w:rsidR="003261D7">
              <w:rPr>
                <w:noProof/>
                <w:webHidden/>
              </w:rPr>
              <w:t>2</w:t>
            </w:r>
            <w:r w:rsidR="003261D7">
              <w:rPr>
                <w:noProof/>
                <w:webHidden/>
              </w:rPr>
              <w:fldChar w:fldCharType="end"/>
            </w:r>
          </w:hyperlink>
        </w:p>
        <w:p w:rsidR="003261D7" w:rsidRDefault="003261D7">
          <w:pPr>
            <w:pStyle w:val="TOC1"/>
            <w:tabs>
              <w:tab w:val="right" w:leader="dot" w:pos="9350"/>
            </w:tabs>
            <w:rPr>
              <w:noProof/>
              <w:kern w:val="0"/>
              <w:lang w:val="en-GB" w:eastAsia="en-US"/>
            </w:rPr>
          </w:pPr>
          <w:hyperlink w:anchor="_Toc512248002" w:history="1">
            <w:r w:rsidRPr="000F2A74">
              <w:rPr>
                <w:rStyle w:val="Hyperlink"/>
                <w:noProof/>
              </w:rPr>
              <w:t>Declaration</w:t>
            </w:r>
            <w:r>
              <w:rPr>
                <w:noProof/>
                <w:webHidden/>
              </w:rPr>
              <w:tab/>
            </w:r>
            <w:r>
              <w:rPr>
                <w:noProof/>
                <w:webHidden/>
              </w:rPr>
              <w:fldChar w:fldCharType="begin"/>
            </w:r>
            <w:r>
              <w:rPr>
                <w:noProof/>
                <w:webHidden/>
              </w:rPr>
              <w:instrText xml:space="preserve"> PAGEREF _Toc512248002 \h </w:instrText>
            </w:r>
            <w:r>
              <w:rPr>
                <w:noProof/>
                <w:webHidden/>
              </w:rPr>
            </w:r>
            <w:r>
              <w:rPr>
                <w:noProof/>
                <w:webHidden/>
              </w:rPr>
              <w:fldChar w:fldCharType="separate"/>
            </w:r>
            <w:r>
              <w:rPr>
                <w:noProof/>
                <w:webHidden/>
              </w:rPr>
              <w:t>3</w:t>
            </w:r>
            <w:r>
              <w:rPr>
                <w:noProof/>
                <w:webHidden/>
              </w:rPr>
              <w:fldChar w:fldCharType="end"/>
            </w:r>
          </w:hyperlink>
        </w:p>
        <w:p w:rsidR="003261D7" w:rsidRDefault="003261D7">
          <w:pPr>
            <w:pStyle w:val="TOC1"/>
            <w:tabs>
              <w:tab w:val="right" w:leader="dot" w:pos="9350"/>
            </w:tabs>
            <w:rPr>
              <w:noProof/>
              <w:kern w:val="0"/>
              <w:lang w:val="en-GB" w:eastAsia="en-US"/>
            </w:rPr>
          </w:pPr>
          <w:hyperlink w:anchor="_Toc512248003" w:history="1">
            <w:r w:rsidRPr="000F2A74">
              <w:rPr>
                <w:rStyle w:val="Hyperlink"/>
                <w:noProof/>
              </w:rPr>
              <w:t>Acknowledgments</w:t>
            </w:r>
            <w:r>
              <w:rPr>
                <w:noProof/>
                <w:webHidden/>
              </w:rPr>
              <w:tab/>
            </w:r>
            <w:r>
              <w:rPr>
                <w:noProof/>
                <w:webHidden/>
              </w:rPr>
              <w:fldChar w:fldCharType="begin"/>
            </w:r>
            <w:r>
              <w:rPr>
                <w:noProof/>
                <w:webHidden/>
              </w:rPr>
              <w:instrText xml:space="preserve"> PAGEREF _Toc512248003 \h </w:instrText>
            </w:r>
            <w:r>
              <w:rPr>
                <w:noProof/>
                <w:webHidden/>
              </w:rPr>
            </w:r>
            <w:r>
              <w:rPr>
                <w:noProof/>
                <w:webHidden/>
              </w:rPr>
              <w:fldChar w:fldCharType="separate"/>
            </w:r>
            <w:r>
              <w:rPr>
                <w:noProof/>
                <w:webHidden/>
              </w:rPr>
              <w:t>4</w:t>
            </w:r>
            <w:r>
              <w:rPr>
                <w:noProof/>
                <w:webHidden/>
              </w:rPr>
              <w:fldChar w:fldCharType="end"/>
            </w:r>
          </w:hyperlink>
        </w:p>
        <w:p w:rsidR="003261D7" w:rsidRDefault="003261D7">
          <w:pPr>
            <w:pStyle w:val="TOC1"/>
            <w:tabs>
              <w:tab w:val="left" w:pos="1200"/>
              <w:tab w:val="right" w:leader="dot" w:pos="9350"/>
            </w:tabs>
            <w:rPr>
              <w:noProof/>
              <w:kern w:val="0"/>
              <w:lang w:val="en-GB" w:eastAsia="en-US"/>
            </w:rPr>
          </w:pPr>
          <w:hyperlink w:anchor="_Toc512248004" w:history="1">
            <w:r w:rsidRPr="000F2A74">
              <w:rPr>
                <w:rStyle w:val="Hyperlink"/>
                <w:noProof/>
              </w:rPr>
              <w:t>1.</w:t>
            </w:r>
            <w:r>
              <w:rPr>
                <w:noProof/>
                <w:kern w:val="0"/>
                <w:lang w:val="en-GB" w:eastAsia="en-US"/>
              </w:rPr>
              <w:tab/>
            </w:r>
            <w:r w:rsidRPr="000F2A74">
              <w:rPr>
                <w:rStyle w:val="Hyperlink"/>
                <w:noProof/>
              </w:rPr>
              <w:t>Introduction</w:t>
            </w:r>
            <w:r>
              <w:rPr>
                <w:noProof/>
                <w:webHidden/>
              </w:rPr>
              <w:tab/>
            </w:r>
            <w:r>
              <w:rPr>
                <w:noProof/>
                <w:webHidden/>
              </w:rPr>
              <w:fldChar w:fldCharType="begin"/>
            </w:r>
            <w:r>
              <w:rPr>
                <w:noProof/>
                <w:webHidden/>
              </w:rPr>
              <w:instrText xml:space="preserve"> PAGEREF _Toc512248004 \h </w:instrText>
            </w:r>
            <w:r>
              <w:rPr>
                <w:noProof/>
                <w:webHidden/>
              </w:rPr>
            </w:r>
            <w:r>
              <w:rPr>
                <w:noProof/>
                <w:webHidden/>
              </w:rPr>
              <w:fldChar w:fldCharType="separate"/>
            </w:r>
            <w:r>
              <w:rPr>
                <w:noProof/>
                <w:webHidden/>
              </w:rPr>
              <w:t>10</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05" w:history="1">
            <w:r w:rsidRPr="000F2A74">
              <w:rPr>
                <w:rStyle w:val="Hyperlink"/>
                <w:noProof/>
              </w:rPr>
              <w:t>1.1 Motivation</w:t>
            </w:r>
            <w:r>
              <w:rPr>
                <w:noProof/>
                <w:webHidden/>
              </w:rPr>
              <w:tab/>
            </w:r>
            <w:r>
              <w:rPr>
                <w:noProof/>
                <w:webHidden/>
              </w:rPr>
              <w:fldChar w:fldCharType="begin"/>
            </w:r>
            <w:r>
              <w:rPr>
                <w:noProof/>
                <w:webHidden/>
              </w:rPr>
              <w:instrText xml:space="preserve"> PAGEREF _Toc512248005 \h </w:instrText>
            </w:r>
            <w:r>
              <w:rPr>
                <w:noProof/>
                <w:webHidden/>
              </w:rPr>
            </w:r>
            <w:r>
              <w:rPr>
                <w:noProof/>
                <w:webHidden/>
              </w:rPr>
              <w:fldChar w:fldCharType="separate"/>
            </w:r>
            <w:r>
              <w:rPr>
                <w:noProof/>
                <w:webHidden/>
              </w:rPr>
              <w:t>10</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06" w:history="1">
            <w:r w:rsidRPr="000F2A74">
              <w:rPr>
                <w:rStyle w:val="Hyperlink"/>
                <w:noProof/>
              </w:rPr>
              <w:t>1.2 Aim</w:t>
            </w:r>
            <w:r>
              <w:rPr>
                <w:noProof/>
                <w:webHidden/>
              </w:rPr>
              <w:tab/>
            </w:r>
            <w:r>
              <w:rPr>
                <w:noProof/>
                <w:webHidden/>
              </w:rPr>
              <w:fldChar w:fldCharType="begin"/>
            </w:r>
            <w:r>
              <w:rPr>
                <w:noProof/>
                <w:webHidden/>
              </w:rPr>
              <w:instrText xml:space="preserve"> PAGEREF _Toc512248006 \h </w:instrText>
            </w:r>
            <w:r>
              <w:rPr>
                <w:noProof/>
                <w:webHidden/>
              </w:rPr>
            </w:r>
            <w:r>
              <w:rPr>
                <w:noProof/>
                <w:webHidden/>
              </w:rPr>
              <w:fldChar w:fldCharType="separate"/>
            </w:r>
            <w:r>
              <w:rPr>
                <w:noProof/>
                <w:webHidden/>
              </w:rPr>
              <w:t>12</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07" w:history="1">
            <w:r w:rsidRPr="000F2A74">
              <w:rPr>
                <w:rStyle w:val="Hyperlink"/>
                <w:noProof/>
              </w:rPr>
              <w:t>1.3 Objectives</w:t>
            </w:r>
            <w:r>
              <w:rPr>
                <w:noProof/>
                <w:webHidden/>
              </w:rPr>
              <w:tab/>
            </w:r>
            <w:r>
              <w:rPr>
                <w:noProof/>
                <w:webHidden/>
              </w:rPr>
              <w:fldChar w:fldCharType="begin"/>
            </w:r>
            <w:r>
              <w:rPr>
                <w:noProof/>
                <w:webHidden/>
              </w:rPr>
              <w:instrText xml:space="preserve"> PAGEREF _Toc512248007 \h </w:instrText>
            </w:r>
            <w:r>
              <w:rPr>
                <w:noProof/>
                <w:webHidden/>
              </w:rPr>
            </w:r>
            <w:r>
              <w:rPr>
                <w:noProof/>
                <w:webHidden/>
              </w:rPr>
              <w:fldChar w:fldCharType="separate"/>
            </w:r>
            <w:r>
              <w:rPr>
                <w:noProof/>
                <w:webHidden/>
              </w:rPr>
              <w:t>12</w:t>
            </w:r>
            <w:r>
              <w:rPr>
                <w:noProof/>
                <w:webHidden/>
              </w:rPr>
              <w:fldChar w:fldCharType="end"/>
            </w:r>
          </w:hyperlink>
        </w:p>
        <w:p w:rsidR="003261D7" w:rsidRDefault="003261D7">
          <w:pPr>
            <w:pStyle w:val="TOC1"/>
            <w:tabs>
              <w:tab w:val="left" w:pos="1200"/>
              <w:tab w:val="right" w:leader="dot" w:pos="9350"/>
            </w:tabs>
            <w:rPr>
              <w:noProof/>
              <w:kern w:val="0"/>
              <w:lang w:val="en-GB" w:eastAsia="en-US"/>
            </w:rPr>
          </w:pPr>
          <w:hyperlink w:anchor="_Toc512248008" w:history="1">
            <w:r w:rsidRPr="000F2A74">
              <w:rPr>
                <w:rStyle w:val="Hyperlink"/>
                <w:noProof/>
              </w:rPr>
              <w:t>2.</w:t>
            </w:r>
            <w:r>
              <w:rPr>
                <w:noProof/>
                <w:kern w:val="0"/>
                <w:lang w:val="en-GB" w:eastAsia="en-US"/>
              </w:rPr>
              <w:tab/>
            </w:r>
            <w:r w:rsidRPr="000F2A74">
              <w:rPr>
                <w:rStyle w:val="Hyperlink"/>
                <w:noProof/>
              </w:rPr>
              <w:t>Background and Literature Review</w:t>
            </w:r>
            <w:r>
              <w:rPr>
                <w:noProof/>
                <w:webHidden/>
              </w:rPr>
              <w:tab/>
            </w:r>
            <w:r>
              <w:rPr>
                <w:noProof/>
                <w:webHidden/>
              </w:rPr>
              <w:fldChar w:fldCharType="begin"/>
            </w:r>
            <w:r>
              <w:rPr>
                <w:noProof/>
                <w:webHidden/>
              </w:rPr>
              <w:instrText xml:space="preserve"> PAGEREF _Toc512248008 \h </w:instrText>
            </w:r>
            <w:r>
              <w:rPr>
                <w:noProof/>
                <w:webHidden/>
              </w:rPr>
            </w:r>
            <w:r>
              <w:rPr>
                <w:noProof/>
                <w:webHidden/>
              </w:rPr>
              <w:fldChar w:fldCharType="separate"/>
            </w:r>
            <w:r>
              <w:rPr>
                <w:noProof/>
                <w:webHidden/>
              </w:rPr>
              <w:t>13</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09" w:history="1">
            <w:r w:rsidRPr="000F2A74">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2248009 \h </w:instrText>
            </w:r>
            <w:r>
              <w:rPr>
                <w:noProof/>
                <w:webHidden/>
              </w:rPr>
            </w:r>
            <w:r>
              <w:rPr>
                <w:noProof/>
                <w:webHidden/>
              </w:rPr>
              <w:fldChar w:fldCharType="separate"/>
            </w:r>
            <w:r>
              <w:rPr>
                <w:noProof/>
                <w:webHidden/>
              </w:rPr>
              <w:t>13</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10" w:history="1">
            <w:r w:rsidRPr="000F2A74">
              <w:rPr>
                <w:rStyle w:val="Hyperlink"/>
                <w:noProof/>
              </w:rPr>
              <w:t>2.1.1 Object Detection</w:t>
            </w:r>
            <w:r>
              <w:rPr>
                <w:noProof/>
                <w:webHidden/>
              </w:rPr>
              <w:tab/>
            </w:r>
            <w:r>
              <w:rPr>
                <w:noProof/>
                <w:webHidden/>
              </w:rPr>
              <w:fldChar w:fldCharType="begin"/>
            </w:r>
            <w:r>
              <w:rPr>
                <w:noProof/>
                <w:webHidden/>
              </w:rPr>
              <w:instrText xml:space="preserve"> PAGEREF _Toc512248010 \h </w:instrText>
            </w:r>
            <w:r>
              <w:rPr>
                <w:noProof/>
                <w:webHidden/>
              </w:rPr>
            </w:r>
            <w:r>
              <w:rPr>
                <w:noProof/>
                <w:webHidden/>
              </w:rPr>
              <w:fldChar w:fldCharType="separate"/>
            </w:r>
            <w:r>
              <w:rPr>
                <w:noProof/>
                <w:webHidden/>
              </w:rPr>
              <w:t>14</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11" w:history="1">
            <w:r w:rsidRPr="000F2A74">
              <w:rPr>
                <w:rStyle w:val="Hyperlink"/>
                <w:noProof/>
              </w:rPr>
              <w:t>2.1.2 Object Tracking Techniques</w:t>
            </w:r>
            <w:r>
              <w:rPr>
                <w:noProof/>
                <w:webHidden/>
              </w:rPr>
              <w:tab/>
            </w:r>
            <w:r>
              <w:rPr>
                <w:noProof/>
                <w:webHidden/>
              </w:rPr>
              <w:fldChar w:fldCharType="begin"/>
            </w:r>
            <w:r>
              <w:rPr>
                <w:noProof/>
                <w:webHidden/>
              </w:rPr>
              <w:instrText xml:space="preserve"> PAGEREF _Toc512248011 \h </w:instrText>
            </w:r>
            <w:r>
              <w:rPr>
                <w:noProof/>
                <w:webHidden/>
              </w:rPr>
            </w:r>
            <w:r>
              <w:rPr>
                <w:noProof/>
                <w:webHidden/>
              </w:rPr>
              <w:fldChar w:fldCharType="separate"/>
            </w:r>
            <w:r>
              <w:rPr>
                <w:noProof/>
                <w:webHidden/>
              </w:rPr>
              <w:t>16</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12" w:history="1">
            <w:r w:rsidRPr="000F2A74">
              <w:rPr>
                <w:rStyle w:val="Hyperlink"/>
                <w:noProof/>
              </w:rPr>
              <w:t>2.1.3 Behavior and Activity Analysis</w:t>
            </w:r>
            <w:r>
              <w:rPr>
                <w:noProof/>
                <w:webHidden/>
              </w:rPr>
              <w:tab/>
            </w:r>
            <w:r>
              <w:rPr>
                <w:noProof/>
                <w:webHidden/>
              </w:rPr>
              <w:fldChar w:fldCharType="begin"/>
            </w:r>
            <w:r>
              <w:rPr>
                <w:noProof/>
                <w:webHidden/>
              </w:rPr>
              <w:instrText xml:space="preserve"> PAGEREF _Toc512248012 \h </w:instrText>
            </w:r>
            <w:r>
              <w:rPr>
                <w:noProof/>
                <w:webHidden/>
              </w:rPr>
            </w:r>
            <w:r>
              <w:rPr>
                <w:noProof/>
                <w:webHidden/>
              </w:rPr>
              <w:fldChar w:fldCharType="separate"/>
            </w:r>
            <w:r>
              <w:rPr>
                <w:noProof/>
                <w:webHidden/>
              </w:rPr>
              <w:t>17</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13" w:history="1">
            <w:r w:rsidRPr="000F2A74">
              <w:rPr>
                <w:rStyle w:val="Hyperlink"/>
                <w:noProof/>
              </w:rPr>
              <w:t>2.1.4 Event Classification</w:t>
            </w:r>
            <w:r>
              <w:rPr>
                <w:noProof/>
                <w:webHidden/>
              </w:rPr>
              <w:tab/>
            </w:r>
            <w:r>
              <w:rPr>
                <w:noProof/>
                <w:webHidden/>
              </w:rPr>
              <w:fldChar w:fldCharType="begin"/>
            </w:r>
            <w:r>
              <w:rPr>
                <w:noProof/>
                <w:webHidden/>
              </w:rPr>
              <w:instrText xml:space="preserve"> PAGEREF _Toc512248013 \h </w:instrText>
            </w:r>
            <w:r>
              <w:rPr>
                <w:noProof/>
                <w:webHidden/>
              </w:rPr>
            </w:r>
            <w:r>
              <w:rPr>
                <w:noProof/>
                <w:webHidden/>
              </w:rPr>
              <w:fldChar w:fldCharType="separate"/>
            </w:r>
            <w:r>
              <w:rPr>
                <w:noProof/>
                <w:webHidden/>
              </w:rPr>
              <w:t>17</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14" w:history="1">
            <w:r w:rsidRPr="000F2A74">
              <w:rPr>
                <w:rStyle w:val="Hyperlink"/>
                <w:noProof/>
              </w:rPr>
              <w:t>2.2 Distributed Computing and the Cloud</w:t>
            </w:r>
            <w:r>
              <w:rPr>
                <w:noProof/>
                <w:webHidden/>
              </w:rPr>
              <w:tab/>
            </w:r>
            <w:r>
              <w:rPr>
                <w:noProof/>
                <w:webHidden/>
              </w:rPr>
              <w:fldChar w:fldCharType="begin"/>
            </w:r>
            <w:r>
              <w:rPr>
                <w:noProof/>
                <w:webHidden/>
              </w:rPr>
              <w:instrText xml:space="preserve"> PAGEREF _Toc512248014 \h </w:instrText>
            </w:r>
            <w:r>
              <w:rPr>
                <w:noProof/>
                <w:webHidden/>
              </w:rPr>
            </w:r>
            <w:r>
              <w:rPr>
                <w:noProof/>
                <w:webHidden/>
              </w:rPr>
              <w:fldChar w:fldCharType="separate"/>
            </w:r>
            <w:r>
              <w:rPr>
                <w:noProof/>
                <w:webHidden/>
              </w:rPr>
              <w:t>18</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15" w:history="1">
            <w:r w:rsidRPr="000F2A74">
              <w:rPr>
                <w:rStyle w:val="Hyperlink"/>
                <w:noProof/>
              </w:rPr>
              <w:t>2.2.1 Parallel Computing</w:t>
            </w:r>
            <w:r>
              <w:rPr>
                <w:noProof/>
                <w:webHidden/>
              </w:rPr>
              <w:tab/>
            </w:r>
            <w:r>
              <w:rPr>
                <w:noProof/>
                <w:webHidden/>
              </w:rPr>
              <w:fldChar w:fldCharType="begin"/>
            </w:r>
            <w:r>
              <w:rPr>
                <w:noProof/>
                <w:webHidden/>
              </w:rPr>
              <w:instrText xml:space="preserve"> PAGEREF _Toc512248015 \h </w:instrText>
            </w:r>
            <w:r>
              <w:rPr>
                <w:noProof/>
                <w:webHidden/>
              </w:rPr>
            </w:r>
            <w:r>
              <w:rPr>
                <w:noProof/>
                <w:webHidden/>
              </w:rPr>
              <w:fldChar w:fldCharType="separate"/>
            </w:r>
            <w:r>
              <w:rPr>
                <w:noProof/>
                <w:webHidden/>
              </w:rPr>
              <w:t>18</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16" w:history="1">
            <w:r w:rsidRPr="000F2A74">
              <w:rPr>
                <w:rStyle w:val="Hyperlink"/>
                <w:noProof/>
              </w:rPr>
              <w:t>2.2.2 Distributed Messaging</w:t>
            </w:r>
            <w:r>
              <w:rPr>
                <w:noProof/>
                <w:webHidden/>
              </w:rPr>
              <w:tab/>
            </w:r>
            <w:r>
              <w:rPr>
                <w:noProof/>
                <w:webHidden/>
              </w:rPr>
              <w:fldChar w:fldCharType="begin"/>
            </w:r>
            <w:r>
              <w:rPr>
                <w:noProof/>
                <w:webHidden/>
              </w:rPr>
              <w:instrText xml:space="preserve"> PAGEREF _Toc512248016 \h </w:instrText>
            </w:r>
            <w:r>
              <w:rPr>
                <w:noProof/>
                <w:webHidden/>
              </w:rPr>
            </w:r>
            <w:r>
              <w:rPr>
                <w:noProof/>
                <w:webHidden/>
              </w:rPr>
              <w:fldChar w:fldCharType="separate"/>
            </w:r>
            <w:r>
              <w:rPr>
                <w:noProof/>
                <w:webHidden/>
              </w:rPr>
              <w:t>20</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17" w:history="1">
            <w:r w:rsidRPr="000F2A74">
              <w:rPr>
                <w:rStyle w:val="Hyperlink"/>
                <w:noProof/>
              </w:rPr>
              <w:t>2.2.3 Cloud Computing</w:t>
            </w:r>
            <w:r>
              <w:rPr>
                <w:noProof/>
                <w:webHidden/>
              </w:rPr>
              <w:tab/>
            </w:r>
            <w:r>
              <w:rPr>
                <w:noProof/>
                <w:webHidden/>
              </w:rPr>
              <w:fldChar w:fldCharType="begin"/>
            </w:r>
            <w:r>
              <w:rPr>
                <w:noProof/>
                <w:webHidden/>
              </w:rPr>
              <w:instrText xml:space="preserve"> PAGEREF _Toc512248017 \h </w:instrText>
            </w:r>
            <w:r>
              <w:rPr>
                <w:noProof/>
                <w:webHidden/>
              </w:rPr>
            </w:r>
            <w:r>
              <w:rPr>
                <w:noProof/>
                <w:webHidden/>
              </w:rPr>
              <w:fldChar w:fldCharType="separate"/>
            </w:r>
            <w:r>
              <w:rPr>
                <w:noProof/>
                <w:webHidden/>
              </w:rPr>
              <w:t>21</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18" w:history="1">
            <w:r w:rsidRPr="000F2A74">
              <w:rPr>
                <w:rStyle w:val="Hyperlink"/>
                <w:noProof/>
              </w:rPr>
              <w:t>2.3 Existing Technologies and Approaches</w:t>
            </w:r>
            <w:r>
              <w:rPr>
                <w:noProof/>
                <w:webHidden/>
              </w:rPr>
              <w:tab/>
            </w:r>
            <w:r>
              <w:rPr>
                <w:noProof/>
                <w:webHidden/>
              </w:rPr>
              <w:fldChar w:fldCharType="begin"/>
            </w:r>
            <w:r>
              <w:rPr>
                <w:noProof/>
                <w:webHidden/>
              </w:rPr>
              <w:instrText xml:space="preserve"> PAGEREF _Toc512248018 \h </w:instrText>
            </w:r>
            <w:r>
              <w:rPr>
                <w:noProof/>
                <w:webHidden/>
              </w:rPr>
            </w:r>
            <w:r>
              <w:rPr>
                <w:noProof/>
                <w:webHidden/>
              </w:rPr>
              <w:fldChar w:fldCharType="separate"/>
            </w:r>
            <w:r>
              <w:rPr>
                <w:noProof/>
                <w:webHidden/>
              </w:rPr>
              <w:t>21</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19" w:history="1">
            <w:r w:rsidRPr="000F2A74">
              <w:rPr>
                <w:rStyle w:val="Hyperlink"/>
                <w:noProof/>
              </w:rPr>
              <w:t>2.4 Existing Data Pipelines</w:t>
            </w:r>
            <w:r>
              <w:rPr>
                <w:noProof/>
                <w:webHidden/>
              </w:rPr>
              <w:tab/>
            </w:r>
            <w:r>
              <w:rPr>
                <w:noProof/>
                <w:webHidden/>
              </w:rPr>
              <w:fldChar w:fldCharType="begin"/>
            </w:r>
            <w:r>
              <w:rPr>
                <w:noProof/>
                <w:webHidden/>
              </w:rPr>
              <w:instrText xml:space="preserve"> PAGEREF _Toc512248019 \h </w:instrText>
            </w:r>
            <w:r>
              <w:rPr>
                <w:noProof/>
                <w:webHidden/>
              </w:rPr>
            </w:r>
            <w:r>
              <w:rPr>
                <w:noProof/>
                <w:webHidden/>
              </w:rPr>
              <w:fldChar w:fldCharType="separate"/>
            </w:r>
            <w:r>
              <w:rPr>
                <w:noProof/>
                <w:webHidden/>
              </w:rPr>
              <w:t>22</w:t>
            </w:r>
            <w:r>
              <w:rPr>
                <w:noProof/>
                <w:webHidden/>
              </w:rPr>
              <w:fldChar w:fldCharType="end"/>
            </w:r>
          </w:hyperlink>
        </w:p>
        <w:p w:rsidR="003261D7" w:rsidRDefault="003261D7">
          <w:pPr>
            <w:pStyle w:val="TOC1"/>
            <w:tabs>
              <w:tab w:val="left" w:pos="1200"/>
              <w:tab w:val="right" w:leader="dot" w:pos="9350"/>
            </w:tabs>
            <w:rPr>
              <w:noProof/>
              <w:kern w:val="0"/>
              <w:lang w:val="en-GB" w:eastAsia="en-US"/>
            </w:rPr>
          </w:pPr>
          <w:hyperlink w:anchor="_Toc512248020" w:history="1">
            <w:r w:rsidRPr="000F2A74">
              <w:rPr>
                <w:rStyle w:val="Hyperlink"/>
                <w:noProof/>
              </w:rPr>
              <w:t>3.</w:t>
            </w:r>
            <w:r>
              <w:rPr>
                <w:noProof/>
                <w:kern w:val="0"/>
                <w:lang w:val="en-GB" w:eastAsia="en-US"/>
              </w:rPr>
              <w:tab/>
            </w:r>
            <w:r w:rsidRPr="000F2A74">
              <w:rPr>
                <w:rStyle w:val="Hyperlink"/>
                <w:noProof/>
              </w:rPr>
              <w:t>Proposed Analytics Pipeline</w:t>
            </w:r>
            <w:r>
              <w:rPr>
                <w:noProof/>
                <w:webHidden/>
              </w:rPr>
              <w:tab/>
            </w:r>
            <w:r>
              <w:rPr>
                <w:noProof/>
                <w:webHidden/>
              </w:rPr>
              <w:fldChar w:fldCharType="begin"/>
            </w:r>
            <w:r>
              <w:rPr>
                <w:noProof/>
                <w:webHidden/>
              </w:rPr>
              <w:instrText xml:space="preserve"> PAGEREF _Toc512248020 \h </w:instrText>
            </w:r>
            <w:r>
              <w:rPr>
                <w:noProof/>
                <w:webHidden/>
              </w:rPr>
            </w:r>
            <w:r>
              <w:rPr>
                <w:noProof/>
                <w:webHidden/>
              </w:rPr>
              <w:fldChar w:fldCharType="separate"/>
            </w:r>
            <w:r>
              <w:rPr>
                <w:noProof/>
                <w:webHidden/>
              </w:rPr>
              <w:t>24</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21" w:history="1">
            <w:r w:rsidRPr="000F2A74">
              <w:rPr>
                <w:rStyle w:val="Hyperlink"/>
                <w:noProof/>
              </w:rPr>
              <w:t>3.1 System Architecture</w:t>
            </w:r>
            <w:r>
              <w:rPr>
                <w:noProof/>
                <w:webHidden/>
              </w:rPr>
              <w:tab/>
            </w:r>
            <w:r>
              <w:rPr>
                <w:noProof/>
                <w:webHidden/>
              </w:rPr>
              <w:fldChar w:fldCharType="begin"/>
            </w:r>
            <w:r>
              <w:rPr>
                <w:noProof/>
                <w:webHidden/>
              </w:rPr>
              <w:instrText xml:space="preserve"> PAGEREF _Toc512248021 \h </w:instrText>
            </w:r>
            <w:r>
              <w:rPr>
                <w:noProof/>
                <w:webHidden/>
              </w:rPr>
            </w:r>
            <w:r>
              <w:rPr>
                <w:noProof/>
                <w:webHidden/>
              </w:rPr>
              <w:fldChar w:fldCharType="separate"/>
            </w:r>
            <w:r>
              <w:rPr>
                <w:noProof/>
                <w:webHidden/>
              </w:rPr>
              <w:t>24</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22" w:history="1">
            <w:r w:rsidRPr="000F2A74">
              <w:rPr>
                <w:rStyle w:val="Hyperlink"/>
                <w:noProof/>
              </w:rPr>
              <w:t>3.1.1 Pre-Processing</w:t>
            </w:r>
            <w:r>
              <w:rPr>
                <w:noProof/>
                <w:webHidden/>
              </w:rPr>
              <w:tab/>
            </w:r>
            <w:r>
              <w:rPr>
                <w:noProof/>
                <w:webHidden/>
              </w:rPr>
              <w:fldChar w:fldCharType="begin"/>
            </w:r>
            <w:r>
              <w:rPr>
                <w:noProof/>
                <w:webHidden/>
              </w:rPr>
              <w:instrText xml:space="preserve"> PAGEREF _Toc512248022 \h </w:instrText>
            </w:r>
            <w:r>
              <w:rPr>
                <w:noProof/>
                <w:webHidden/>
              </w:rPr>
            </w:r>
            <w:r>
              <w:rPr>
                <w:noProof/>
                <w:webHidden/>
              </w:rPr>
              <w:fldChar w:fldCharType="separate"/>
            </w:r>
            <w:r>
              <w:rPr>
                <w:noProof/>
                <w:webHidden/>
              </w:rPr>
              <w:t>26</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23" w:history="1">
            <w:r w:rsidRPr="000F2A74">
              <w:rPr>
                <w:rStyle w:val="Hyperlink"/>
                <w:noProof/>
              </w:rPr>
              <w:t>3.1.2 Activity Analysis</w:t>
            </w:r>
            <w:r>
              <w:rPr>
                <w:noProof/>
                <w:webHidden/>
              </w:rPr>
              <w:tab/>
            </w:r>
            <w:r>
              <w:rPr>
                <w:noProof/>
                <w:webHidden/>
              </w:rPr>
              <w:fldChar w:fldCharType="begin"/>
            </w:r>
            <w:r>
              <w:rPr>
                <w:noProof/>
                <w:webHidden/>
              </w:rPr>
              <w:instrText xml:space="preserve"> PAGEREF _Toc512248023 \h </w:instrText>
            </w:r>
            <w:r>
              <w:rPr>
                <w:noProof/>
                <w:webHidden/>
              </w:rPr>
            </w:r>
            <w:r>
              <w:rPr>
                <w:noProof/>
                <w:webHidden/>
              </w:rPr>
              <w:fldChar w:fldCharType="separate"/>
            </w:r>
            <w:r>
              <w:rPr>
                <w:noProof/>
                <w:webHidden/>
              </w:rPr>
              <w:t>26</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24" w:history="1">
            <w:r w:rsidRPr="000F2A74">
              <w:rPr>
                <w:rStyle w:val="Hyperlink"/>
                <w:noProof/>
              </w:rPr>
              <w:t>3.1.3 Event Analysis</w:t>
            </w:r>
            <w:r>
              <w:rPr>
                <w:noProof/>
                <w:webHidden/>
              </w:rPr>
              <w:tab/>
            </w:r>
            <w:r>
              <w:rPr>
                <w:noProof/>
                <w:webHidden/>
              </w:rPr>
              <w:fldChar w:fldCharType="begin"/>
            </w:r>
            <w:r>
              <w:rPr>
                <w:noProof/>
                <w:webHidden/>
              </w:rPr>
              <w:instrText xml:space="preserve"> PAGEREF _Toc512248024 \h </w:instrText>
            </w:r>
            <w:r>
              <w:rPr>
                <w:noProof/>
                <w:webHidden/>
              </w:rPr>
            </w:r>
            <w:r>
              <w:rPr>
                <w:noProof/>
                <w:webHidden/>
              </w:rPr>
              <w:fldChar w:fldCharType="separate"/>
            </w:r>
            <w:r>
              <w:rPr>
                <w:noProof/>
                <w:webHidden/>
              </w:rPr>
              <w:t>26</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25" w:history="1">
            <w:r w:rsidRPr="000F2A74">
              <w:rPr>
                <w:rStyle w:val="Hyperlink"/>
                <w:noProof/>
              </w:rPr>
              <w:t>3.1.4 Data Storage</w:t>
            </w:r>
            <w:r>
              <w:rPr>
                <w:noProof/>
                <w:webHidden/>
              </w:rPr>
              <w:tab/>
            </w:r>
            <w:r>
              <w:rPr>
                <w:noProof/>
                <w:webHidden/>
              </w:rPr>
              <w:fldChar w:fldCharType="begin"/>
            </w:r>
            <w:r>
              <w:rPr>
                <w:noProof/>
                <w:webHidden/>
              </w:rPr>
              <w:instrText xml:space="preserve"> PAGEREF _Toc512248025 \h </w:instrText>
            </w:r>
            <w:r>
              <w:rPr>
                <w:noProof/>
                <w:webHidden/>
              </w:rPr>
            </w:r>
            <w:r>
              <w:rPr>
                <w:noProof/>
                <w:webHidden/>
              </w:rPr>
              <w:fldChar w:fldCharType="separate"/>
            </w:r>
            <w:r>
              <w:rPr>
                <w:noProof/>
                <w:webHidden/>
              </w:rPr>
              <w:t>27</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26" w:history="1">
            <w:r w:rsidRPr="000F2A74">
              <w:rPr>
                <w:rStyle w:val="Hyperlink"/>
                <w:noProof/>
              </w:rPr>
              <w:t>3.1.5 Sub System Communication</w:t>
            </w:r>
            <w:r>
              <w:rPr>
                <w:noProof/>
                <w:webHidden/>
              </w:rPr>
              <w:tab/>
            </w:r>
            <w:r>
              <w:rPr>
                <w:noProof/>
                <w:webHidden/>
              </w:rPr>
              <w:fldChar w:fldCharType="begin"/>
            </w:r>
            <w:r>
              <w:rPr>
                <w:noProof/>
                <w:webHidden/>
              </w:rPr>
              <w:instrText xml:space="preserve"> PAGEREF _Toc512248026 \h </w:instrText>
            </w:r>
            <w:r>
              <w:rPr>
                <w:noProof/>
                <w:webHidden/>
              </w:rPr>
            </w:r>
            <w:r>
              <w:rPr>
                <w:noProof/>
                <w:webHidden/>
              </w:rPr>
              <w:fldChar w:fldCharType="separate"/>
            </w:r>
            <w:r>
              <w:rPr>
                <w:noProof/>
                <w:webHidden/>
              </w:rPr>
              <w:t>27</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27" w:history="1">
            <w:r w:rsidRPr="000F2A74">
              <w:rPr>
                <w:rStyle w:val="Hyperlink"/>
                <w:noProof/>
              </w:rPr>
              <w:t>3.1.6 Cloud Based Architecture</w:t>
            </w:r>
            <w:r>
              <w:rPr>
                <w:noProof/>
                <w:webHidden/>
              </w:rPr>
              <w:tab/>
            </w:r>
            <w:r>
              <w:rPr>
                <w:noProof/>
                <w:webHidden/>
              </w:rPr>
              <w:fldChar w:fldCharType="begin"/>
            </w:r>
            <w:r>
              <w:rPr>
                <w:noProof/>
                <w:webHidden/>
              </w:rPr>
              <w:instrText xml:space="preserve"> PAGEREF _Toc512248027 \h </w:instrText>
            </w:r>
            <w:r>
              <w:rPr>
                <w:noProof/>
                <w:webHidden/>
              </w:rPr>
            </w:r>
            <w:r>
              <w:rPr>
                <w:noProof/>
                <w:webHidden/>
              </w:rPr>
              <w:fldChar w:fldCharType="separate"/>
            </w:r>
            <w:r>
              <w:rPr>
                <w:noProof/>
                <w:webHidden/>
              </w:rPr>
              <w:t>28</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28" w:history="1">
            <w:r w:rsidRPr="000F2A74">
              <w:rPr>
                <w:rStyle w:val="Hyperlink"/>
                <w:noProof/>
              </w:rPr>
              <w:t>3.1.7 Improvements</w:t>
            </w:r>
            <w:r>
              <w:rPr>
                <w:noProof/>
                <w:webHidden/>
              </w:rPr>
              <w:tab/>
            </w:r>
            <w:r>
              <w:rPr>
                <w:noProof/>
                <w:webHidden/>
              </w:rPr>
              <w:fldChar w:fldCharType="begin"/>
            </w:r>
            <w:r>
              <w:rPr>
                <w:noProof/>
                <w:webHidden/>
              </w:rPr>
              <w:instrText xml:space="preserve"> PAGEREF _Toc512248028 \h </w:instrText>
            </w:r>
            <w:r>
              <w:rPr>
                <w:noProof/>
                <w:webHidden/>
              </w:rPr>
            </w:r>
            <w:r>
              <w:rPr>
                <w:noProof/>
                <w:webHidden/>
              </w:rPr>
              <w:fldChar w:fldCharType="separate"/>
            </w:r>
            <w:r>
              <w:rPr>
                <w:noProof/>
                <w:webHidden/>
              </w:rPr>
              <w:t>28</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29" w:history="1">
            <w:r w:rsidRPr="000F2A74">
              <w:rPr>
                <w:rStyle w:val="Hyperlink"/>
                <w:noProof/>
              </w:rPr>
              <w:t>3.1.8 Limitations</w:t>
            </w:r>
            <w:r>
              <w:rPr>
                <w:noProof/>
                <w:webHidden/>
              </w:rPr>
              <w:tab/>
            </w:r>
            <w:r>
              <w:rPr>
                <w:noProof/>
                <w:webHidden/>
              </w:rPr>
              <w:fldChar w:fldCharType="begin"/>
            </w:r>
            <w:r>
              <w:rPr>
                <w:noProof/>
                <w:webHidden/>
              </w:rPr>
              <w:instrText xml:space="preserve"> PAGEREF _Toc512248029 \h </w:instrText>
            </w:r>
            <w:r>
              <w:rPr>
                <w:noProof/>
                <w:webHidden/>
              </w:rPr>
            </w:r>
            <w:r>
              <w:rPr>
                <w:noProof/>
                <w:webHidden/>
              </w:rPr>
              <w:fldChar w:fldCharType="separate"/>
            </w:r>
            <w:r>
              <w:rPr>
                <w:noProof/>
                <w:webHidden/>
              </w:rPr>
              <w:t>28</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30" w:history="1">
            <w:r w:rsidRPr="000F2A74">
              <w:rPr>
                <w:rStyle w:val="Hyperlink"/>
                <w:noProof/>
              </w:rPr>
              <w:t>3.2 System Implementation</w:t>
            </w:r>
            <w:r>
              <w:rPr>
                <w:noProof/>
                <w:webHidden/>
              </w:rPr>
              <w:tab/>
            </w:r>
            <w:r>
              <w:rPr>
                <w:noProof/>
                <w:webHidden/>
              </w:rPr>
              <w:fldChar w:fldCharType="begin"/>
            </w:r>
            <w:r>
              <w:rPr>
                <w:noProof/>
                <w:webHidden/>
              </w:rPr>
              <w:instrText xml:space="preserve"> PAGEREF _Toc512248030 \h </w:instrText>
            </w:r>
            <w:r>
              <w:rPr>
                <w:noProof/>
                <w:webHidden/>
              </w:rPr>
            </w:r>
            <w:r>
              <w:rPr>
                <w:noProof/>
                <w:webHidden/>
              </w:rPr>
              <w:fldChar w:fldCharType="separate"/>
            </w:r>
            <w:r>
              <w:rPr>
                <w:noProof/>
                <w:webHidden/>
              </w:rPr>
              <w:t>29</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31" w:history="1">
            <w:r w:rsidRPr="000F2A74">
              <w:rPr>
                <w:rStyle w:val="Hyperlink"/>
                <w:noProof/>
              </w:rPr>
              <w:t>3.2.1 Sub-System Communication</w:t>
            </w:r>
            <w:r>
              <w:rPr>
                <w:noProof/>
                <w:webHidden/>
              </w:rPr>
              <w:tab/>
            </w:r>
            <w:r>
              <w:rPr>
                <w:noProof/>
                <w:webHidden/>
              </w:rPr>
              <w:fldChar w:fldCharType="begin"/>
            </w:r>
            <w:r>
              <w:rPr>
                <w:noProof/>
                <w:webHidden/>
              </w:rPr>
              <w:instrText xml:space="preserve"> PAGEREF _Toc512248031 \h </w:instrText>
            </w:r>
            <w:r>
              <w:rPr>
                <w:noProof/>
                <w:webHidden/>
              </w:rPr>
            </w:r>
            <w:r>
              <w:rPr>
                <w:noProof/>
                <w:webHidden/>
              </w:rPr>
              <w:fldChar w:fldCharType="separate"/>
            </w:r>
            <w:r>
              <w:rPr>
                <w:noProof/>
                <w:webHidden/>
              </w:rPr>
              <w:t>30</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32" w:history="1">
            <w:r w:rsidRPr="000F2A74">
              <w:rPr>
                <w:rStyle w:val="Hyperlink"/>
                <w:noProof/>
              </w:rPr>
              <w:t>3.2.2 Video Pre-Processing</w:t>
            </w:r>
            <w:r>
              <w:rPr>
                <w:noProof/>
                <w:webHidden/>
              </w:rPr>
              <w:tab/>
            </w:r>
            <w:r>
              <w:rPr>
                <w:noProof/>
                <w:webHidden/>
              </w:rPr>
              <w:fldChar w:fldCharType="begin"/>
            </w:r>
            <w:r>
              <w:rPr>
                <w:noProof/>
                <w:webHidden/>
              </w:rPr>
              <w:instrText xml:space="preserve"> PAGEREF _Toc512248032 \h </w:instrText>
            </w:r>
            <w:r>
              <w:rPr>
                <w:noProof/>
                <w:webHidden/>
              </w:rPr>
            </w:r>
            <w:r>
              <w:rPr>
                <w:noProof/>
                <w:webHidden/>
              </w:rPr>
              <w:fldChar w:fldCharType="separate"/>
            </w:r>
            <w:r>
              <w:rPr>
                <w:noProof/>
                <w:webHidden/>
              </w:rPr>
              <w:t>32</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33" w:history="1">
            <w:r w:rsidRPr="000F2A74">
              <w:rPr>
                <w:rStyle w:val="Hyperlink"/>
                <w:noProof/>
              </w:rPr>
              <w:t>3.2.3 Activity Analysis</w:t>
            </w:r>
            <w:r>
              <w:rPr>
                <w:noProof/>
                <w:webHidden/>
              </w:rPr>
              <w:tab/>
            </w:r>
            <w:r>
              <w:rPr>
                <w:noProof/>
                <w:webHidden/>
              </w:rPr>
              <w:fldChar w:fldCharType="begin"/>
            </w:r>
            <w:r>
              <w:rPr>
                <w:noProof/>
                <w:webHidden/>
              </w:rPr>
              <w:instrText xml:space="preserve"> PAGEREF _Toc512248033 \h </w:instrText>
            </w:r>
            <w:r>
              <w:rPr>
                <w:noProof/>
                <w:webHidden/>
              </w:rPr>
            </w:r>
            <w:r>
              <w:rPr>
                <w:noProof/>
                <w:webHidden/>
              </w:rPr>
              <w:fldChar w:fldCharType="separate"/>
            </w:r>
            <w:r>
              <w:rPr>
                <w:noProof/>
                <w:webHidden/>
              </w:rPr>
              <w:t>33</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34" w:history="1">
            <w:r w:rsidRPr="000F2A74">
              <w:rPr>
                <w:rStyle w:val="Hyperlink"/>
                <w:noProof/>
              </w:rPr>
              <w:t>3.2.4 Event Classification</w:t>
            </w:r>
            <w:r>
              <w:rPr>
                <w:noProof/>
                <w:webHidden/>
              </w:rPr>
              <w:tab/>
            </w:r>
            <w:r>
              <w:rPr>
                <w:noProof/>
                <w:webHidden/>
              </w:rPr>
              <w:fldChar w:fldCharType="begin"/>
            </w:r>
            <w:r>
              <w:rPr>
                <w:noProof/>
                <w:webHidden/>
              </w:rPr>
              <w:instrText xml:space="preserve"> PAGEREF _Toc512248034 \h </w:instrText>
            </w:r>
            <w:r>
              <w:rPr>
                <w:noProof/>
                <w:webHidden/>
              </w:rPr>
            </w:r>
            <w:r>
              <w:rPr>
                <w:noProof/>
                <w:webHidden/>
              </w:rPr>
              <w:fldChar w:fldCharType="separate"/>
            </w:r>
            <w:r>
              <w:rPr>
                <w:noProof/>
                <w:webHidden/>
              </w:rPr>
              <w:t>34</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35" w:history="1">
            <w:r w:rsidRPr="000F2A74">
              <w:rPr>
                <w:rStyle w:val="Hyperlink"/>
                <w:noProof/>
              </w:rPr>
              <w:t>3.2.5 Event Notifications</w:t>
            </w:r>
            <w:r>
              <w:rPr>
                <w:noProof/>
                <w:webHidden/>
              </w:rPr>
              <w:tab/>
            </w:r>
            <w:r>
              <w:rPr>
                <w:noProof/>
                <w:webHidden/>
              </w:rPr>
              <w:fldChar w:fldCharType="begin"/>
            </w:r>
            <w:r>
              <w:rPr>
                <w:noProof/>
                <w:webHidden/>
              </w:rPr>
              <w:instrText xml:space="preserve"> PAGEREF _Toc512248035 \h </w:instrText>
            </w:r>
            <w:r>
              <w:rPr>
                <w:noProof/>
                <w:webHidden/>
              </w:rPr>
            </w:r>
            <w:r>
              <w:rPr>
                <w:noProof/>
                <w:webHidden/>
              </w:rPr>
              <w:fldChar w:fldCharType="separate"/>
            </w:r>
            <w:r>
              <w:rPr>
                <w:noProof/>
                <w:webHidden/>
              </w:rPr>
              <w:t>35</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36" w:history="1">
            <w:r w:rsidRPr="000F2A74">
              <w:rPr>
                <w:rStyle w:val="Hyperlink"/>
                <w:noProof/>
              </w:rPr>
              <w:t>3.2.6 Data Storage</w:t>
            </w:r>
            <w:r>
              <w:rPr>
                <w:noProof/>
                <w:webHidden/>
              </w:rPr>
              <w:tab/>
            </w:r>
            <w:r>
              <w:rPr>
                <w:noProof/>
                <w:webHidden/>
              </w:rPr>
              <w:fldChar w:fldCharType="begin"/>
            </w:r>
            <w:r>
              <w:rPr>
                <w:noProof/>
                <w:webHidden/>
              </w:rPr>
              <w:instrText xml:space="preserve"> PAGEREF _Toc512248036 \h </w:instrText>
            </w:r>
            <w:r>
              <w:rPr>
                <w:noProof/>
                <w:webHidden/>
              </w:rPr>
            </w:r>
            <w:r>
              <w:rPr>
                <w:noProof/>
                <w:webHidden/>
              </w:rPr>
              <w:fldChar w:fldCharType="separate"/>
            </w:r>
            <w:r>
              <w:rPr>
                <w:noProof/>
                <w:webHidden/>
              </w:rPr>
              <w:t>35</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37" w:history="1">
            <w:r w:rsidRPr="000F2A74">
              <w:rPr>
                <w:rStyle w:val="Hyperlink"/>
                <w:noProof/>
              </w:rPr>
              <w:t>3.2.7 Data Interfacing</w:t>
            </w:r>
            <w:r>
              <w:rPr>
                <w:noProof/>
                <w:webHidden/>
              </w:rPr>
              <w:tab/>
            </w:r>
            <w:r>
              <w:rPr>
                <w:noProof/>
                <w:webHidden/>
              </w:rPr>
              <w:fldChar w:fldCharType="begin"/>
            </w:r>
            <w:r>
              <w:rPr>
                <w:noProof/>
                <w:webHidden/>
              </w:rPr>
              <w:instrText xml:space="preserve"> PAGEREF _Toc512248037 \h </w:instrText>
            </w:r>
            <w:r>
              <w:rPr>
                <w:noProof/>
                <w:webHidden/>
              </w:rPr>
            </w:r>
            <w:r>
              <w:rPr>
                <w:noProof/>
                <w:webHidden/>
              </w:rPr>
              <w:fldChar w:fldCharType="separate"/>
            </w:r>
            <w:r>
              <w:rPr>
                <w:noProof/>
                <w:webHidden/>
              </w:rPr>
              <w:t>36</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38" w:history="1">
            <w:r w:rsidRPr="000F2A74">
              <w:rPr>
                <w:rStyle w:val="Hyperlink"/>
                <w:noProof/>
              </w:rPr>
              <w:t>3.2.8 Infrastructure Deployments</w:t>
            </w:r>
            <w:r>
              <w:rPr>
                <w:noProof/>
                <w:webHidden/>
              </w:rPr>
              <w:tab/>
            </w:r>
            <w:r>
              <w:rPr>
                <w:noProof/>
                <w:webHidden/>
              </w:rPr>
              <w:fldChar w:fldCharType="begin"/>
            </w:r>
            <w:r>
              <w:rPr>
                <w:noProof/>
                <w:webHidden/>
              </w:rPr>
              <w:instrText xml:space="preserve"> PAGEREF _Toc512248038 \h </w:instrText>
            </w:r>
            <w:r>
              <w:rPr>
                <w:noProof/>
                <w:webHidden/>
              </w:rPr>
            </w:r>
            <w:r>
              <w:rPr>
                <w:noProof/>
                <w:webHidden/>
              </w:rPr>
              <w:fldChar w:fldCharType="separate"/>
            </w:r>
            <w:r>
              <w:rPr>
                <w:noProof/>
                <w:webHidden/>
              </w:rPr>
              <w:t>37</w:t>
            </w:r>
            <w:r>
              <w:rPr>
                <w:noProof/>
                <w:webHidden/>
              </w:rPr>
              <w:fldChar w:fldCharType="end"/>
            </w:r>
          </w:hyperlink>
        </w:p>
        <w:p w:rsidR="003261D7" w:rsidRDefault="003261D7">
          <w:pPr>
            <w:pStyle w:val="TOC1"/>
            <w:tabs>
              <w:tab w:val="left" w:pos="1200"/>
              <w:tab w:val="right" w:leader="dot" w:pos="9350"/>
            </w:tabs>
            <w:rPr>
              <w:noProof/>
              <w:kern w:val="0"/>
              <w:lang w:val="en-GB" w:eastAsia="en-US"/>
            </w:rPr>
          </w:pPr>
          <w:hyperlink w:anchor="_Toc512248039" w:history="1">
            <w:r w:rsidRPr="000F2A74">
              <w:rPr>
                <w:rStyle w:val="Hyperlink"/>
                <w:noProof/>
              </w:rPr>
              <w:t>4.</w:t>
            </w:r>
            <w:r>
              <w:rPr>
                <w:noProof/>
                <w:kern w:val="0"/>
                <w:lang w:val="en-GB" w:eastAsia="en-US"/>
              </w:rPr>
              <w:tab/>
            </w:r>
            <w:r w:rsidRPr="000F2A74">
              <w:rPr>
                <w:rStyle w:val="Hyperlink"/>
                <w:noProof/>
              </w:rPr>
              <w:t>Use Case Evaluation</w:t>
            </w:r>
            <w:r>
              <w:rPr>
                <w:noProof/>
                <w:webHidden/>
              </w:rPr>
              <w:tab/>
            </w:r>
            <w:r>
              <w:rPr>
                <w:noProof/>
                <w:webHidden/>
              </w:rPr>
              <w:fldChar w:fldCharType="begin"/>
            </w:r>
            <w:r>
              <w:rPr>
                <w:noProof/>
                <w:webHidden/>
              </w:rPr>
              <w:instrText xml:space="preserve"> PAGEREF _Toc512248039 \h </w:instrText>
            </w:r>
            <w:r>
              <w:rPr>
                <w:noProof/>
                <w:webHidden/>
              </w:rPr>
            </w:r>
            <w:r>
              <w:rPr>
                <w:noProof/>
                <w:webHidden/>
              </w:rPr>
              <w:fldChar w:fldCharType="separate"/>
            </w:r>
            <w:r>
              <w:rPr>
                <w:noProof/>
                <w:webHidden/>
              </w:rPr>
              <w:t>39</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40" w:history="1">
            <w:r w:rsidRPr="000F2A74">
              <w:rPr>
                <w:rStyle w:val="Hyperlink"/>
                <w:noProof/>
              </w:rPr>
              <w:t>4.1 Aim</w:t>
            </w:r>
            <w:r>
              <w:rPr>
                <w:noProof/>
                <w:webHidden/>
              </w:rPr>
              <w:tab/>
            </w:r>
            <w:r>
              <w:rPr>
                <w:noProof/>
                <w:webHidden/>
              </w:rPr>
              <w:fldChar w:fldCharType="begin"/>
            </w:r>
            <w:r>
              <w:rPr>
                <w:noProof/>
                <w:webHidden/>
              </w:rPr>
              <w:instrText xml:space="preserve"> PAGEREF _Toc512248040 \h </w:instrText>
            </w:r>
            <w:r>
              <w:rPr>
                <w:noProof/>
                <w:webHidden/>
              </w:rPr>
            </w:r>
            <w:r>
              <w:rPr>
                <w:noProof/>
                <w:webHidden/>
              </w:rPr>
              <w:fldChar w:fldCharType="separate"/>
            </w:r>
            <w:r>
              <w:rPr>
                <w:noProof/>
                <w:webHidden/>
              </w:rPr>
              <w:t>39</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41" w:history="1">
            <w:r w:rsidRPr="000F2A74">
              <w:rPr>
                <w:rStyle w:val="Hyperlink"/>
                <w:noProof/>
              </w:rPr>
              <w:t>4.2 Scenario</w:t>
            </w:r>
            <w:r>
              <w:rPr>
                <w:noProof/>
                <w:webHidden/>
              </w:rPr>
              <w:tab/>
            </w:r>
            <w:r>
              <w:rPr>
                <w:noProof/>
                <w:webHidden/>
              </w:rPr>
              <w:fldChar w:fldCharType="begin"/>
            </w:r>
            <w:r>
              <w:rPr>
                <w:noProof/>
                <w:webHidden/>
              </w:rPr>
              <w:instrText xml:space="preserve"> PAGEREF _Toc512248041 \h </w:instrText>
            </w:r>
            <w:r>
              <w:rPr>
                <w:noProof/>
                <w:webHidden/>
              </w:rPr>
            </w:r>
            <w:r>
              <w:rPr>
                <w:noProof/>
                <w:webHidden/>
              </w:rPr>
              <w:fldChar w:fldCharType="separate"/>
            </w:r>
            <w:r>
              <w:rPr>
                <w:noProof/>
                <w:webHidden/>
              </w:rPr>
              <w:t>39</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42" w:history="1">
            <w:r w:rsidRPr="000F2A74">
              <w:rPr>
                <w:rStyle w:val="Hyperlink"/>
                <w:noProof/>
              </w:rPr>
              <w:t>4.3 Implementation Procedure</w:t>
            </w:r>
            <w:r>
              <w:rPr>
                <w:noProof/>
                <w:webHidden/>
              </w:rPr>
              <w:tab/>
            </w:r>
            <w:r>
              <w:rPr>
                <w:noProof/>
                <w:webHidden/>
              </w:rPr>
              <w:fldChar w:fldCharType="begin"/>
            </w:r>
            <w:r>
              <w:rPr>
                <w:noProof/>
                <w:webHidden/>
              </w:rPr>
              <w:instrText xml:space="preserve"> PAGEREF _Toc512248042 \h </w:instrText>
            </w:r>
            <w:r>
              <w:rPr>
                <w:noProof/>
                <w:webHidden/>
              </w:rPr>
            </w:r>
            <w:r>
              <w:rPr>
                <w:noProof/>
                <w:webHidden/>
              </w:rPr>
              <w:fldChar w:fldCharType="separate"/>
            </w:r>
            <w:r>
              <w:rPr>
                <w:noProof/>
                <w:webHidden/>
              </w:rPr>
              <w:t>40</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43" w:history="1">
            <w:r w:rsidRPr="000F2A74">
              <w:rPr>
                <w:rStyle w:val="Hyperlink"/>
                <w:noProof/>
              </w:rPr>
              <w:t>4.3.1 Enabling Video Pre-Processing</w:t>
            </w:r>
            <w:r>
              <w:rPr>
                <w:noProof/>
                <w:webHidden/>
              </w:rPr>
              <w:tab/>
            </w:r>
            <w:r>
              <w:rPr>
                <w:noProof/>
                <w:webHidden/>
              </w:rPr>
              <w:fldChar w:fldCharType="begin"/>
            </w:r>
            <w:r>
              <w:rPr>
                <w:noProof/>
                <w:webHidden/>
              </w:rPr>
              <w:instrText xml:space="preserve"> PAGEREF _Toc512248043 \h </w:instrText>
            </w:r>
            <w:r>
              <w:rPr>
                <w:noProof/>
                <w:webHidden/>
              </w:rPr>
            </w:r>
            <w:r>
              <w:rPr>
                <w:noProof/>
                <w:webHidden/>
              </w:rPr>
              <w:fldChar w:fldCharType="separate"/>
            </w:r>
            <w:r>
              <w:rPr>
                <w:noProof/>
                <w:webHidden/>
              </w:rPr>
              <w:t>40</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44" w:history="1">
            <w:r w:rsidRPr="000F2A74">
              <w:rPr>
                <w:rStyle w:val="Hyperlink"/>
                <w:noProof/>
              </w:rPr>
              <w:t>4.3.2 Enabling Activity Analysis</w:t>
            </w:r>
            <w:r>
              <w:rPr>
                <w:noProof/>
                <w:webHidden/>
              </w:rPr>
              <w:tab/>
            </w:r>
            <w:r>
              <w:rPr>
                <w:noProof/>
                <w:webHidden/>
              </w:rPr>
              <w:fldChar w:fldCharType="begin"/>
            </w:r>
            <w:r>
              <w:rPr>
                <w:noProof/>
                <w:webHidden/>
              </w:rPr>
              <w:instrText xml:space="preserve"> PAGEREF _Toc512248044 \h </w:instrText>
            </w:r>
            <w:r>
              <w:rPr>
                <w:noProof/>
                <w:webHidden/>
              </w:rPr>
            </w:r>
            <w:r>
              <w:rPr>
                <w:noProof/>
                <w:webHidden/>
              </w:rPr>
              <w:fldChar w:fldCharType="separate"/>
            </w:r>
            <w:r>
              <w:rPr>
                <w:noProof/>
                <w:webHidden/>
              </w:rPr>
              <w:t>41</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45" w:history="1">
            <w:r w:rsidRPr="000F2A74">
              <w:rPr>
                <w:rStyle w:val="Hyperlink"/>
                <w:noProof/>
              </w:rPr>
              <w:t>4.3.3 Enabling Event Analysis</w:t>
            </w:r>
            <w:r>
              <w:rPr>
                <w:noProof/>
                <w:webHidden/>
              </w:rPr>
              <w:tab/>
            </w:r>
            <w:r>
              <w:rPr>
                <w:noProof/>
                <w:webHidden/>
              </w:rPr>
              <w:fldChar w:fldCharType="begin"/>
            </w:r>
            <w:r>
              <w:rPr>
                <w:noProof/>
                <w:webHidden/>
              </w:rPr>
              <w:instrText xml:space="preserve"> PAGEREF _Toc512248045 \h </w:instrText>
            </w:r>
            <w:r>
              <w:rPr>
                <w:noProof/>
                <w:webHidden/>
              </w:rPr>
            </w:r>
            <w:r>
              <w:rPr>
                <w:noProof/>
                <w:webHidden/>
              </w:rPr>
              <w:fldChar w:fldCharType="separate"/>
            </w:r>
            <w:r>
              <w:rPr>
                <w:noProof/>
                <w:webHidden/>
              </w:rPr>
              <w:t>42</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46" w:history="1">
            <w:r w:rsidRPr="000F2A74">
              <w:rPr>
                <w:rStyle w:val="Hyperlink"/>
                <w:noProof/>
              </w:rPr>
              <w:t>4.3.4 Data Persistence</w:t>
            </w:r>
            <w:r>
              <w:rPr>
                <w:noProof/>
                <w:webHidden/>
              </w:rPr>
              <w:tab/>
            </w:r>
            <w:r>
              <w:rPr>
                <w:noProof/>
                <w:webHidden/>
              </w:rPr>
              <w:fldChar w:fldCharType="begin"/>
            </w:r>
            <w:r>
              <w:rPr>
                <w:noProof/>
                <w:webHidden/>
              </w:rPr>
              <w:instrText xml:space="preserve"> PAGEREF _Toc512248046 \h </w:instrText>
            </w:r>
            <w:r>
              <w:rPr>
                <w:noProof/>
                <w:webHidden/>
              </w:rPr>
            </w:r>
            <w:r>
              <w:rPr>
                <w:noProof/>
                <w:webHidden/>
              </w:rPr>
              <w:fldChar w:fldCharType="separate"/>
            </w:r>
            <w:r>
              <w:rPr>
                <w:noProof/>
                <w:webHidden/>
              </w:rPr>
              <w:t>44</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47" w:history="1">
            <w:r w:rsidRPr="000F2A74">
              <w:rPr>
                <w:rStyle w:val="Hyperlink"/>
                <w:noProof/>
              </w:rPr>
              <w:t>4.4 Deployment Procedure</w:t>
            </w:r>
            <w:r>
              <w:rPr>
                <w:noProof/>
                <w:webHidden/>
              </w:rPr>
              <w:tab/>
            </w:r>
            <w:r>
              <w:rPr>
                <w:noProof/>
                <w:webHidden/>
              </w:rPr>
              <w:fldChar w:fldCharType="begin"/>
            </w:r>
            <w:r>
              <w:rPr>
                <w:noProof/>
                <w:webHidden/>
              </w:rPr>
              <w:instrText xml:space="preserve"> PAGEREF _Toc512248047 \h </w:instrText>
            </w:r>
            <w:r>
              <w:rPr>
                <w:noProof/>
                <w:webHidden/>
              </w:rPr>
            </w:r>
            <w:r>
              <w:rPr>
                <w:noProof/>
                <w:webHidden/>
              </w:rPr>
              <w:fldChar w:fldCharType="separate"/>
            </w:r>
            <w:r>
              <w:rPr>
                <w:noProof/>
                <w:webHidden/>
              </w:rPr>
              <w:t>45</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48" w:history="1">
            <w:r w:rsidRPr="000F2A74">
              <w:rPr>
                <w:rStyle w:val="Hyperlink"/>
                <w:noProof/>
              </w:rPr>
              <w:t>4.4.1 Apache Kafka Deployment</w:t>
            </w:r>
            <w:r>
              <w:rPr>
                <w:noProof/>
                <w:webHidden/>
              </w:rPr>
              <w:tab/>
            </w:r>
            <w:r>
              <w:rPr>
                <w:noProof/>
                <w:webHidden/>
              </w:rPr>
              <w:fldChar w:fldCharType="begin"/>
            </w:r>
            <w:r>
              <w:rPr>
                <w:noProof/>
                <w:webHidden/>
              </w:rPr>
              <w:instrText xml:space="preserve"> PAGEREF _Toc512248048 \h </w:instrText>
            </w:r>
            <w:r>
              <w:rPr>
                <w:noProof/>
                <w:webHidden/>
              </w:rPr>
            </w:r>
            <w:r>
              <w:rPr>
                <w:noProof/>
                <w:webHidden/>
              </w:rPr>
              <w:fldChar w:fldCharType="separate"/>
            </w:r>
            <w:r>
              <w:rPr>
                <w:noProof/>
                <w:webHidden/>
              </w:rPr>
              <w:t>45</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49" w:history="1">
            <w:r w:rsidRPr="000F2A74">
              <w:rPr>
                <w:rStyle w:val="Hyperlink"/>
                <w:noProof/>
              </w:rPr>
              <w:t>4.4.2 Neo4J Deployment</w:t>
            </w:r>
            <w:r>
              <w:rPr>
                <w:noProof/>
                <w:webHidden/>
              </w:rPr>
              <w:tab/>
            </w:r>
            <w:r>
              <w:rPr>
                <w:noProof/>
                <w:webHidden/>
              </w:rPr>
              <w:fldChar w:fldCharType="begin"/>
            </w:r>
            <w:r>
              <w:rPr>
                <w:noProof/>
                <w:webHidden/>
              </w:rPr>
              <w:instrText xml:space="preserve"> PAGEREF _Toc512248049 \h </w:instrText>
            </w:r>
            <w:r>
              <w:rPr>
                <w:noProof/>
                <w:webHidden/>
              </w:rPr>
            </w:r>
            <w:r>
              <w:rPr>
                <w:noProof/>
                <w:webHidden/>
              </w:rPr>
              <w:fldChar w:fldCharType="separate"/>
            </w:r>
            <w:r>
              <w:rPr>
                <w:noProof/>
                <w:webHidden/>
              </w:rPr>
              <w:t>45</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50" w:history="1">
            <w:r w:rsidRPr="000F2A74">
              <w:rPr>
                <w:rStyle w:val="Hyperlink"/>
                <w:noProof/>
              </w:rPr>
              <w:t>4.4.3 Video Pre-Processing Deployment</w:t>
            </w:r>
            <w:r>
              <w:rPr>
                <w:noProof/>
                <w:webHidden/>
              </w:rPr>
              <w:tab/>
            </w:r>
            <w:r>
              <w:rPr>
                <w:noProof/>
                <w:webHidden/>
              </w:rPr>
              <w:fldChar w:fldCharType="begin"/>
            </w:r>
            <w:r>
              <w:rPr>
                <w:noProof/>
                <w:webHidden/>
              </w:rPr>
              <w:instrText xml:space="preserve"> PAGEREF _Toc512248050 \h </w:instrText>
            </w:r>
            <w:r>
              <w:rPr>
                <w:noProof/>
                <w:webHidden/>
              </w:rPr>
            </w:r>
            <w:r>
              <w:rPr>
                <w:noProof/>
                <w:webHidden/>
              </w:rPr>
              <w:fldChar w:fldCharType="separate"/>
            </w:r>
            <w:r>
              <w:rPr>
                <w:noProof/>
                <w:webHidden/>
              </w:rPr>
              <w:t>45</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51" w:history="1">
            <w:r w:rsidRPr="000F2A74">
              <w:rPr>
                <w:rStyle w:val="Hyperlink"/>
                <w:noProof/>
              </w:rPr>
              <w:t>4.4.4 Apache Flink Deployment</w:t>
            </w:r>
            <w:r>
              <w:rPr>
                <w:noProof/>
                <w:webHidden/>
              </w:rPr>
              <w:tab/>
            </w:r>
            <w:r>
              <w:rPr>
                <w:noProof/>
                <w:webHidden/>
              </w:rPr>
              <w:fldChar w:fldCharType="begin"/>
            </w:r>
            <w:r>
              <w:rPr>
                <w:noProof/>
                <w:webHidden/>
              </w:rPr>
              <w:instrText xml:space="preserve"> PAGEREF _Toc512248051 \h </w:instrText>
            </w:r>
            <w:r>
              <w:rPr>
                <w:noProof/>
                <w:webHidden/>
              </w:rPr>
            </w:r>
            <w:r>
              <w:rPr>
                <w:noProof/>
                <w:webHidden/>
              </w:rPr>
              <w:fldChar w:fldCharType="separate"/>
            </w:r>
            <w:r>
              <w:rPr>
                <w:noProof/>
                <w:webHidden/>
              </w:rPr>
              <w:t>45</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52" w:history="1">
            <w:r w:rsidRPr="000F2A74">
              <w:rPr>
                <w:rStyle w:val="Hyperlink"/>
                <w:noProof/>
              </w:rPr>
              <w:t>4.4.5 Apache Spark Deployment</w:t>
            </w:r>
            <w:r>
              <w:rPr>
                <w:noProof/>
                <w:webHidden/>
              </w:rPr>
              <w:tab/>
            </w:r>
            <w:r>
              <w:rPr>
                <w:noProof/>
                <w:webHidden/>
              </w:rPr>
              <w:fldChar w:fldCharType="begin"/>
            </w:r>
            <w:r>
              <w:rPr>
                <w:noProof/>
                <w:webHidden/>
              </w:rPr>
              <w:instrText xml:space="preserve"> PAGEREF _Toc512248052 \h </w:instrText>
            </w:r>
            <w:r>
              <w:rPr>
                <w:noProof/>
                <w:webHidden/>
              </w:rPr>
            </w:r>
            <w:r>
              <w:rPr>
                <w:noProof/>
                <w:webHidden/>
              </w:rPr>
              <w:fldChar w:fldCharType="separate"/>
            </w:r>
            <w:r>
              <w:rPr>
                <w:noProof/>
                <w:webHidden/>
              </w:rPr>
              <w:t>46</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53" w:history="1">
            <w:r w:rsidRPr="000F2A74">
              <w:rPr>
                <w:rStyle w:val="Hyperlink"/>
                <w:noProof/>
              </w:rPr>
              <w:t>4.5 Findings</w:t>
            </w:r>
            <w:r>
              <w:rPr>
                <w:noProof/>
                <w:webHidden/>
              </w:rPr>
              <w:tab/>
            </w:r>
            <w:r>
              <w:rPr>
                <w:noProof/>
                <w:webHidden/>
              </w:rPr>
              <w:fldChar w:fldCharType="begin"/>
            </w:r>
            <w:r>
              <w:rPr>
                <w:noProof/>
                <w:webHidden/>
              </w:rPr>
              <w:instrText xml:space="preserve"> PAGEREF _Toc512248053 \h </w:instrText>
            </w:r>
            <w:r>
              <w:rPr>
                <w:noProof/>
                <w:webHidden/>
              </w:rPr>
            </w:r>
            <w:r>
              <w:rPr>
                <w:noProof/>
                <w:webHidden/>
              </w:rPr>
              <w:fldChar w:fldCharType="separate"/>
            </w:r>
            <w:r>
              <w:rPr>
                <w:noProof/>
                <w:webHidden/>
              </w:rPr>
              <w:t>46</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54" w:history="1">
            <w:r w:rsidRPr="000F2A74">
              <w:rPr>
                <w:rStyle w:val="Hyperlink"/>
                <w:noProof/>
              </w:rPr>
              <w:t>4.6 Evaluation</w:t>
            </w:r>
            <w:r>
              <w:rPr>
                <w:noProof/>
                <w:webHidden/>
              </w:rPr>
              <w:tab/>
            </w:r>
            <w:r>
              <w:rPr>
                <w:noProof/>
                <w:webHidden/>
              </w:rPr>
              <w:fldChar w:fldCharType="begin"/>
            </w:r>
            <w:r>
              <w:rPr>
                <w:noProof/>
                <w:webHidden/>
              </w:rPr>
              <w:instrText xml:space="preserve"> PAGEREF _Toc512248054 \h </w:instrText>
            </w:r>
            <w:r>
              <w:rPr>
                <w:noProof/>
                <w:webHidden/>
              </w:rPr>
            </w:r>
            <w:r>
              <w:rPr>
                <w:noProof/>
                <w:webHidden/>
              </w:rPr>
              <w:fldChar w:fldCharType="separate"/>
            </w:r>
            <w:r>
              <w:rPr>
                <w:noProof/>
                <w:webHidden/>
              </w:rPr>
              <w:t>49</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55" w:history="1">
            <w:r w:rsidRPr="000F2A74">
              <w:rPr>
                <w:rStyle w:val="Hyperlink"/>
                <w:noProof/>
              </w:rPr>
              <w:t>4.6.1 Development Experience</w:t>
            </w:r>
            <w:r>
              <w:rPr>
                <w:noProof/>
                <w:webHidden/>
              </w:rPr>
              <w:tab/>
            </w:r>
            <w:r>
              <w:rPr>
                <w:noProof/>
                <w:webHidden/>
              </w:rPr>
              <w:fldChar w:fldCharType="begin"/>
            </w:r>
            <w:r>
              <w:rPr>
                <w:noProof/>
                <w:webHidden/>
              </w:rPr>
              <w:instrText xml:space="preserve"> PAGEREF _Toc512248055 \h </w:instrText>
            </w:r>
            <w:r>
              <w:rPr>
                <w:noProof/>
                <w:webHidden/>
              </w:rPr>
            </w:r>
            <w:r>
              <w:rPr>
                <w:noProof/>
                <w:webHidden/>
              </w:rPr>
              <w:fldChar w:fldCharType="separate"/>
            </w:r>
            <w:r>
              <w:rPr>
                <w:noProof/>
                <w:webHidden/>
              </w:rPr>
              <w:t>49</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56" w:history="1">
            <w:r w:rsidRPr="000F2A74">
              <w:rPr>
                <w:rStyle w:val="Hyperlink"/>
                <w:noProof/>
              </w:rPr>
              <w:t>4.6.2 Data Interrogation</w:t>
            </w:r>
            <w:r>
              <w:rPr>
                <w:noProof/>
                <w:webHidden/>
              </w:rPr>
              <w:tab/>
            </w:r>
            <w:r>
              <w:rPr>
                <w:noProof/>
                <w:webHidden/>
              </w:rPr>
              <w:fldChar w:fldCharType="begin"/>
            </w:r>
            <w:r>
              <w:rPr>
                <w:noProof/>
                <w:webHidden/>
              </w:rPr>
              <w:instrText xml:space="preserve"> PAGEREF _Toc512248056 \h </w:instrText>
            </w:r>
            <w:r>
              <w:rPr>
                <w:noProof/>
                <w:webHidden/>
              </w:rPr>
            </w:r>
            <w:r>
              <w:rPr>
                <w:noProof/>
                <w:webHidden/>
              </w:rPr>
              <w:fldChar w:fldCharType="separate"/>
            </w:r>
            <w:r>
              <w:rPr>
                <w:noProof/>
                <w:webHidden/>
              </w:rPr>
              <w:t>50</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57" w:history="1">
            <w:r w:rsidRPr="000F2A74">
              <w:rPr>
                <w:rStyle w:val="Hyperlink"/>
                <w:noProof/>
              </w:rPr>
              <w:t>4.6.3 Ease of Deployment</w:t>
            </w:r>
            <w:r>
              <w:rPr>
                <w:noProof/>
                <w:webHidden/>
              </w:rPr>
              <w:tab/>
            </w:r>
            <w:r>
              <w:rPr>
                <w:noProof/>
                <w:webHidden/>
              </w:rPr>
              <w:fldChar w:fldCharType="begin"/>
            </w:r>
            <w:r>
              <w:rPr>
                <w:noProof/>
                <w:webHidden/>
              </w:rPr>
              <w:instrText xml:space="preserve"> PAGEREF _Toc512248057 \h </w:instrText>
            </w:r>
            <w:r>
              <w:rPr>
                <w:noProof/>
                <w:webHidden/>
              </w:rPr>
            </w:r>
            <w:r>
              <w:rPr>
                <w:noProof/>
                <w:webHidden/>
              </w:rPr>
              <w:fldChar w:fldCharType="separate"/>
            </w:r>
            <w:r>
              <w:rPr>
                <w:noProof/>
                <w:webHidden/>
              </w:rPr>
              <w:t>54</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58" w:history="1">
            <w:r w:rsidRPr="000F2A74">
              <w:rPr>
                <w:rStyle w:val="Hyperlink"/>
                <w:noProof/>
              </w:rPr>
              <w:t>4.6.4 Pipeline Performance</w:t>
            </w:r>
            <w:r>
              <w:rPr>
                <w:noProof/>
                <w:webHidden/>
              </w:rPr>
              <w:tab/>
            </w:r>
            <w:r>
              <w:rPr>
                <w:noProof/>
                <w:webHidden/>
              </w:rPr>
              <w:fldChar w:fldCharType="begin"/>
            </w:r>
            <w:r>
              <w:rPr>
                <w:noProof/>
                <w:webHidden/>
              </w:rPr>
              <w:instrText xml:space="preserve"> PAGEREF _Toc512248058 \h </w:instrText>
            </w:r>
            <w:r>
              <w:rPr>
                <w:noProof/>
                <w:webHidden/>
              </w:rPr>
            </w:r>
            <w:r>
              <w:rPr>
                <w:noProof/>
                <w:webHidden/>
              </w:rPr>
              <w:fldChar w:fldCharType="separate"/>
            </w:r>
            <w:r>
              <w:rPr>
                <w:noProof/>
                <w:webHidden/>
              </w:rPr>
              <w:t>54</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59" w:history="1">
            <w:r w:rsidRPr="000F2A74">
              <w:rPr>
                <w:rStyle w:val="Hyperlink"/>
                <w:noProof/>
              </w:rPr>
              <w:t>4.6.5 Inferring Scalability</w:t>
            </w:r>
            <w:r>
              <w:rPr>
                <w:noProof/>
                <w:webHidden/>
              </w:rPr>
              <w:tab/>
            </w:r>
            <w:r>
              <w:rPr>
                <w:noProof/>
                <w:webHidden/>
              </w:rPr>
              <w:fldChar w:fldCharType="begin"/>
            </w:r>
            <w:r>
              <w:rPr>
                <w:noProof/>
                <w:webHidden/>
              </w:rPr>
              <w:instrText xml:space="preserve"> PAGEREF _Toc512248059 \h </w:instrText>
            </w:r>
            <w:r>
              <w:rPr>
                <w:noProof/>
                <w:webHidden/>
              </w:rPr>
            </w:r>
            <w:r>
              <w:rPr>
                <w:noProof/>
                <w:webHidden/>
              </w:rPr>
              <w:fldChar w:fldCharType="separate"/>
            </w:r>
            <w:r>
              <w:rPr>
                <w:noProof/>
                <w:webHidden/>
              </w:rPr>
              <w:t>56</w:t>
            </w:r>
            <w:r>
              <w:rPr>
                <w:noProof/>
                <w:webHidden/>
              </w:rPr>
              <w:fldChar w:fldCharType="end"/>
            </w:r>
          </w:hyperlink>
        </w:p>
        <w:p w:rsidR="003261D7" w:rsidRDefault="003261D7">
          <w:pPr>
            <w:pStyle w:val="TOC1"/>
            <w:tabs>
              <w:tab w:val="left" w:pos="1200"/>
              <w:tab w:val="right" w:leader="dot" w:pos="9350"/>
            </w:tabs>
            <w:rPr>
              <w:noProof/>
              <w:kern w:val="0"/>
              <w:lang w:val="en-GB" w:eastAsia="en-US"/>
            </w:rPr>
          </w:pPr>
          <w:hyperlink w:anchor="_Toc512248060" w:history="1">
            <w:r w:rsidRPr="000F2A74">
              <w:rPr>
                <w:rStyle w:val="Hyperlink"/>
                <w:noProof/>
              </w:rPr>
              <w:t>5.</w:t>
            </w:r>
            <w:r>
              <w:rPr>
                <w:noProof/>
                <w:kern w:val="0"/>
                <w:lang w:val="en-GB" w:eastAsia="en-US"/>
              </w:rPr>
              <w:tab/>
            </w:r>
            <w:r w:rsidRPr="000F2A74">
              <w:rPr>
                <w:rStyle w:val="Hyperlink"/>
                <w:noProof/>
              </w:rPr>
              <w:t>Stakeholder Evaluation</w:t>
            </w:r>
            <w:r>
              <w:rPr>
                <w:noProof/>
                <w:webHidden/>
              </w:rPr>
              <w:tab/>
            </w:r>
            <w:r>
              <w:rPr>
                <w:noProof/>
                <w:webHidden/>
              </w:rPr>
              <w:fldChar w:fldCharType="begin"/>
            </w:r>
            <w:r>
              <w:rPr>
                <w:noProof/>
                <w:webHidden/>
              </w:rPr>
              <w:instrText xml:space="preserve"> PAGEREF _Toc512248060 \h </w:instrText>
            </w:r>
            <w:r>
              <w:rPr>
                <w:noProof/>
                <w:webHidden/>
              </w:rPr>
            </w:r>
            <w:r>
              <w:rPr>
                <w:noProof/>
                <w:webHidden/>
              </w:rPr>
              <w:fldChar w:fldCharType="separate"/>
            </w:r>
            <w:r>
              <w:rPr>
                <w:noProof/>
                <w:webHidden/>
              </w:rPr>
              <w:t>58</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61" w:history="1">
            <w:r w:rsidRPr="000F2A74">
              <w:rPr>
                <w:rStyle w:val="Hyperlink"/>
                <w:noProof/>
              </w:rPr>
              <w:t>5.1 Stakeholder Background and Experience</w:t>
            </w:r>
            <w:r>
              <w:rPr>
                <w:noProof/>
                <w:webHidden/>
              </w:rPr>
              <w:tab/>
            </w:r>
            <w:r>
              <w:rPr>
                <w:noProof/>
                <w:webHidden/>
              </w:rPr>
              <w:fldChar w:fldCharType="begin"/>
            </w:r>
            <w:r>
              <w:rPr>
                <w:noProof/>
                <w:webHidden/>
              </w:rPr>
              <w:instrText xml:space="preserve"> PAGEREF _Toc512248061 \h </w:instrText>
            </w:r>
            <w:r>
              <w:rPr>
                <w:noProof/>
                <w:webHidden/>
              </w:rPr>
            </w:r>
            <w:r>
              <w:rPr>
                <w:noProof/>
                <w:webHidden/>
              </w:rPr>
              <w:fldChar w:fldCharType="separate"/>
            </w:r>
            <w:r>
              <w:rPr>
                <w:noProof/>
                <w:webHidden/>
              </w:rPr>
              <w:t>58</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62" w:history="1">
            <w:r w:rsidRPr="000F2A74">
              <w:rPr>
                <w:rStyle w:val="Hyperlink"/>
                <w:noProof/>
              </w:rPr>
              <w:t>5.2 Evaluating Applicable System Use Cases</w:t>
            </w:r>
            <w:r>
              <w:rPr>
                <w:noProof/>
                <w:webHidden/>
              </w:rPr>
              <w:tab/>
            </w:r>
            <w:r>
              <w:rPr>
                <w:noProof/>
                <w:webHidden/>
              </w:rPr>
              <w:fldChar w:fldCharType="begin"/>
            </w:r>
            <w:r>
              <w:rPr>
                <w:noProof/>
                <w:webHidden/>
              </w:rPr>
              <w:instrText xml:space="preserve"> PAGEREF _Toc512248062 \h </w:instrText>
            </w:r>
            <w:r>
              <w:rPr>
                <w:noProof/>
                <w:webHidden/>
              </w:rPr>
            </w:r>
            <w:r>
              <w:rPr>
                <w:noProof/>
                <w:webHidden/>
              </w:rPr>
              <w:fldChar w:fldCharType="separate"/>
            </w:r>
            <w:r>
              <w:rPr>
                <w:noProof/>
                <w:webHidden/>
              </w:rPr>
              <w:t>59</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63" w:history="1">
            <w:r w:rsidRPr="000F2A74">
              <w:rPr>
                <w:rStyle w:val="Hyperlink"/>
                <w:noProof/>
              </w:rPr>
              <w:t>5.2.1 Policing Clustered Crimes</w:t>
            </w:r>
            <w:r>
              <w:rPr>
                <w:noProof/>
                <w:webHidden/>
              </w:rPr>
              <w:tab/>
            </w:r>
            <w:r>
              <w:rPr>
                <w:noProof/>
                <w:webHidden/>
              </w:rPr>
              <w:fldChar w:fldCharType="begin"/>
            </w:r>
            <w:r>
              <w:rPr>
                <w:noProof/>
                <w:webHidden/>
              </w:rPr>
              <w:instrText xml:space="preserve"> PAGEREF _Toc512248063 \h </w:instrText>
            </w:r>
            <w:r>
              <w:rPr>
                <w:noProof/>
                <w:webHidden/>
              </w:rPr>
            </w:r>
            <w:r>
              <w:rPr>
                <w:noProof/>
                <w:webHidden/>
              </w:rPr>
              <w:fldChar w:fldCharType="separate"/>
            </w:r>
            <w:r>
              <w:rPr>
                <w:noProof/>
                <w:webHidden/>
              </w:rPr>
              <w:t>59</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64" w:history="1">
            <w:r w:rsidRPr="000F2A74">
              <w:rPr>
                <w:rStyle w:val="Hyperlink"/>
                <w:noProof/>
              </w:rPr>
              <w:t>5.2.2 Police Officer Location</w:t>
            </w:r>
            <w:r>
              <w:rPr>
                <w:noProof/>
                <w:webHidden/>
              </w:rPr>
              <w:tab/>
            </w:r>
            <w:r>
              <w:rPr>
                <w:noProof/>
                <w:webHidden/>
              </w:rPr>
              <w:fldChar w:fldCharType="begin"/>
            </w:r>
            <w:r>
              <w:rPr>
                <w:noProof/>
                <w:webHidden/>
              </w:rPr>
              <w:instrText xml:space="preserve"> PAGEREF _Toc512248064 \h </w:instrText>
            </w:r>
            <w:r>
              <w:rPr>
                <w:noProof/>
                <w:webHidden/>
              </w:rPr>
            </w:r>
            <w:r>
              <w:rPr>
                <w:noProof/>
                <w:webHidden/>
              </w:rPr>
              <w:fldChar w:fldCharType="separate"/>
            </w:r>
            <w:r>
              <w:rPr>
                <w:noProof/>
                <w:webHidden/>
              </w:rPr>
              <w:t>60</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65" w:history="1">
            <w:r w:rsidRPr="000F2A74">
              <w:rPr>
                <w:rStyle w:val="Hyperlink"/>
                <w:noProof/>
              </w:rPr>
              <w:t>5.2.3 Traffic Monitoring</w:t>
            </w:r>
            <w:r>
              <w:rPr>
                <w:noProof/>
                <w:webHidden/>
              </w:rPr>
              <w:tab/>
            </w:r>
            <w:r>
              <w:rPr>
                <w:noProof/>
                <w:webHidden/>
              </w:rPr>
              <w:fldChar w:fldCharType="begin"/>
            </w:r>
            <w:r>
              <w:rPr>
                <w:noProof/>
                <w:webHidden/>
              </w:rPr>
              <w:instrText xml:space="preserve"> PAGEREF _Toc512248065 \h </w:instrText>
            </w:r>
            <w:r>
              <w:rPr>
                <w:noProof/>
                <w:webHidden/>
              </w:rPr>
            </w:r>
            <w:r>
              <w:rPr>
                <w:noProof/>
                <w:webHidden/>
              </w:rPr>
              <w:fldChar w:fldCharType="separate"/>
            </w:r>
            <w:r>
              <w:rPr>
                <w:noProof/>
                <w:webHidden/>
              </w:rPr>
              <w:t>61</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66" w:history="1">
            <w:r w:rsidRPr="000F2A74">
              <w:rPr>
                <w:rStyle w:val="Hyperlink"/>
                <w:noProof/>
              </w:rPr>
              <w:t>5.2.4 Person of Interest Identification</w:t>
            </w:r>
            <w:r>
              <w:rPr>
                <w:noProof/>
                <w:webHidden/>
              </w:rPr>
              <w:tab/>
            </w:r>
            <w:r>
              <w:rPr>
                <w:noProof/>
                <w:webHidden/>
              </w:rPr>
              <w:fldChar w:fldCharType="begin"/>
            </w:r>
            <w:r>
              <w:rPr>
                <w:noProof/>
                <w:webHidden/>
              </w:rPr>
              <w:instrText xml:space="preserve"> PAGEREF _Toc512248066 \h </w:instrText>
            </w:r>
            <w:r>
              <w:rPr>
                <w:noProof/>
                <w:webHidden/>
              </w:rPr>
            </w:r>
            <w:r>
              <w:rPr>
                <w:noProof/>
                <w:webHidden/>
              </w:rPr>
              <w:fldChar w:fldCharType="separate"/>
            </w:r>
            <w:r>
              <w:rPr>
                <w:noProof/>
                <w:webHidden/>
              </w:rPr>
              <w:t>62</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67" w:history="1">
            <w:r w:rsidRPr="000F2A74">
              <w:rPr>
                <w:rStyle w:val="Hyperlink"/>
                <w:noProof/>
              </w:rPr>
              <w:t>5.2.5 Time Critical Crimes</w:t>
            </w:r>
            <w:r>
              <w:rPr>
                <w:noProof/>
                <w:webHidden/>
              </w:rPr>
              <w:tab/>
            </w:r>
            <w:r>
              <w:rPr>
                <w:noProof/>
                <w:webHidden/>
              </w:rPr>
              <w:fldChar w:fldCharType="begin"/>
            </w:r>
            <w:r>
              <w:rPr>
                <w:noProof/>
                <w:webHidden/>
              </w:rPr>
              <w:instrText xml:space="preserve"> PAGEREF _Toc512248067 \h </w:instrText>
            </w:r>
            <w:r>
              <w:rPr>
                <w:noProof/>
                <w:webHidden/>
              </w:rPr>
            </w:r>
            <w:r>
              <w:rPr>
                <w:noProof/>
                <w:webHidden/>
              </w:rPr>
              <w:fldChar w:fldCharType="separate"/>
            </w:r>
            <w:r>
              <w:rPr>
                <w:noProof/>
                <w:webHidden/>
              </w:rPr>
              <w:t>62</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68" w:history="1">
            <w:r w:rsidRPr="000F2A74">
              <w:rPr>
                <w:rStyle w:val="Hyperlink"/>
                <w:noProof/>
              </w:rPr>
              <w:t>5.3 Evaluating System Impact</w:t>
            </w:r>
            <w:r>
              <w:rPr>
                <w:noProof/>
                <w:webHidden/>
              </w:rPr>
              <w:tab/>
            </w:r>
            <w:r>
              <w:rPr>
                <w:noProof/>
                <w:webHidden/>
              </w:rPr>
              <w:fldChar w:fldCharType="begin"/>
            </w:r>
            <w:r>
              <w:rPr>
                <w:noProof/>
                <w:webHidden/>
              </w:rPr>
              <w:instrText xml:space="preserve"> PAGEREF _Toc512248068 \h </w:instrText>
            </w:r>
            <w:r>
              <w:rPr>
                <w:noProof/>
                <w:webHidden/>
              </w:rPr>
            </w:r>
            <w:r>
              <w:rPr>
                <w:noProof/>
                <w:webHidden/>
              </w:rPr>
              <w:fldChar w:fldCharType="separate"/>
            </w:r>
            <w:r>
              <w:rPr>
                <w:noProof/>
                <w:webHidden/>
              </w:rPr>
              <w:t>63</w:t>
            </w:r>
            <w:r>
              <w:rPr>
                <w:noProof/>
                <w:webHidden/>
              </w:rPr>
              <w:fldChar w:fldCharType="end"/>
            </w:r>
          </w:hyperlink>
        </w:p>
        <w:p w:rsidR="003261D7" w:rsidRDefault="003261D7">
          <w:pPr>
            <w:pStyle w:val="TOC1"/>
            <w:tabs>
              <w:tab w:val="left" w:pos="1200"/>
              <w:tab w:val="right" w:leader="dot" w:pos="9350"/>
            </w:tabs>
            <w:rPr>
              <w:noProof/>
              <w:kern w:val="0"/>
              <w:lang w:val="en-GB" w:eastAsia="en-US"/>
            </w:rPr>
          </w:pPr>
          <w:hyperlink w:anchor="_Toc512248069" w:history="1">
            <w:r w:rsidRPr="000F2A74">
              <w:rPr>
                <w:rStyle w:val="Hyperlink"/>
                <w:noProof/>
              </w:rPr>
              <w:t>6.</w:t>
            </w:r>
            <w:r>
              <w:rPr>
                <w:noProof/>
                <w:kern w:val="0"/>
                <w:lang w:val="en-GB" w:eastAsia="en-US"/>
              </w:rPr>
              <w:tab/>
            </w:r>
            <w:r w:rsidRPr="000F2A74">
              <w:rPr>
                <w:rStyle w:val="Hyperlink"/>
                <w:noProof/>
              </w:rPr>
              <w:t>Discussion and Conclusion</w:t>
            </w:r>
            <w:r>
              <w:rPr>
                <w:noProof/>
                <w:webHidden/>
              </w:rPr>
              <w:tab/>
            </w:r>
            <w:r>
              <w:rPr>
                <w:noProof/>
                <w:webHidden/>
              </w:rPr>
              <w:fldChar w:fldCharType="begin"/>
            </w:r>
            <w:r>
              <w:rPr>
                <w:noProof/>
                <w:webHidden/>
              </w:rPr>
              <w:instrText xml:space="preserve"> PAGEREF _Toc512248069 \h </w:instrText>
            </w:r>
            <w:r>
              <w:rPr>
                <w:noProof/>
                <w:webHidden/>
              </w:rPr>
            </w:r>
            <w:r>
              <w:rPr>
                <w:noProof/>
                <w:webHidden/>
              </w:rPr>
              <w:fldChar w:fldCharType="separate"/>
            </w:r>
            <w:r>
              <w:rPr>
                <w:noProof/>
                <w:webHidden/>
              </w:rPr>
              <w:t>65</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70" w:history="1">
            <w:r w:rsidRPr="000F2A74">
              <w:rPr>
                <w:rStyle w:val="Hyperlink"/>
                <w:noProof/>
              </w:rPr>
              <w:t>5.1 Summary</w:t>
            </w:r>
            <w:r>
              <w:rPr>
                <w:noProof/>
                <w:webHidden/>
              </w:rPr>
              <w:tab/>
            </w:r>
            <w:r>
              <w:rPr>
                <w:noProof/>
                <w:webHidden/>
              </w:rPr>
              <w:fldChar w:fldCharType="begin"/>
            </w:r>
            <w:r>
              <w:rPr>
                <w:noProof/>
                <w:webHidden/>
              </w:rPr>
              <w:instrText xml:space="preserve"> PAGEREF _Toc512248070 \h </w:instrText>
            </w:r>
            <w:r>
              <w:rPr>
                <w:noProof/>
                <w:webHidden/>
              </w:rPr>
            </w:r>
            <w:r>
              <w:rPr>
                <w:noProof/>
                <w:webHidden/>
              </w:rPr>
              <w:fldChar w:fldCharType="separate"/>
            </w:r>
            <w:r>
              <w:rPr>
                <w:noProof/>
                <w:webHidden/>
              </w:rPr>
              <w:t>65</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71" w:history="1">
            <w:r w:rsidRPr="000F2A74">
              <w:rPr>
                <w:rStyle w:val="Hyperlink"/>
                <w:noProof/>
              </w:rPr>
              <w:t>5.2 Discussion</w:t>
            </w:r>
            <w:r>
              <w:rPr>
                <w:noProof/>
                <w:webHidden/>
              </w:rPr>
              <w:tab/>
            </w:r>
            <w:r>
              <w:rPr>
                <w:noProof/>
                <w:webHidden/>
              </w:rPr>
              <w:fldChar w:fldCharType="begin"/>
            </w:r>
            <w:r>
              <w:rPr>
                <w:noProof/>
                <w:webHidden/>
              </w:rPr>
              <w:instrText xml:space="preserve"> PAGEREF _Toc512248071 \h </w:instrText>
            </w:r>
            <w:r>
              <w:rPr>
                <w:noProof/>
                <w:webHidden/>
              </w:rPr>
            </w:r>
            <w:r>
              <w:rPr>
                <w:noProof/>
                <w:webHidden/>
              </w:rPr>
              <w:fldChar w:fldCharType="separate"/>
            </w:r>
            <w:r>
              <w:rPr>
                <w:noProof/>
                <w:webHidden/>
              </w:rPr>
              <w:t>65</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72" w:history="1">
            <w:r w:rsidRPr="000F2A74">
              <w:rPr>
                <w:rStyle w:val="Hyperlink"/>
                <w:noProof/>
              </w:rPr>
              <w:t>5.3 Objectives Met</w:t>
            </w:r>
            <w:r>
              <w:rPr>
                <w:noProof/>
                <w:webHidden/>
              </w:rPr>
              <w:tab/>
            </w:r>
            <w:r>
              <w:rPr>
                <w:noProof/>
                <w:webHidden/>
              </w:rPr>
              <w:fldChar w:fldCharType="begin"/>
            </w:r>
            <w:r>
              <w:rPr>
                <w:noProof/>
                <w:webHidden/>
              </w:rPr>
              <w:instrText xml:space="preserve"> PAGEREF _Toc512248072 \h </w:instrText>
            </w:r>
            <w:r>
              <w:rPr>
                <w:noProof/>
                <w:webHidden/>
              </w:rPr>
            </w:r>
            <w:r>
              <w:rPr>
                <w:noProof/>
                <w:webHidden/>
              </w:rPr>
              <w:fldChar w:fldCharType="separate"/>
            </w:r>
            <w:r>
              <w:rPr>
                <w:noProof/>
                <w:webHidden/>
              </w:rPr>
              <w:t>66</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73" w:history="1">
            <w:r w:rsidRPr="000F2A74">
              <w:rPr>
                <w:rStyle w:val="Hyperlink"/>
                <w:noProof/>
              </w:rPr>
              <w:t>5.2.1 Objective One</w:t>
            </w:r>
            <w:r>
              <w:rPr>
                <w:noProof/>
                <w:webHidden/>
              </w:rPr>
              <w:tab/>
            </w:r>
            <w:r>
              <w:rPr>
                <w:noProof/>
                <w:webHidden/>
              </w:rPr>
              <w:fldChar w:fldCharType="begin"/>
            </w:r>
            <w:r>
              <w:rPr>
                <w:noProof/>
                <w:webHidden/>
              </w:rPr>
              <w:instrText xml:space="preserve"> PAGEREF _Toc512248073 \h </w:instrText>
            </w:r>
            <w:r>
              <w:rPr>
                <w:noProof/>
                <w:webHidden/>
              </w:rPr>
            </w:r>
            <w:r>
              <w:rPr>
                <w:noProof/>
                <w:webHidden/>
              </w:rPr>
              <w:fldChar w:fldCharType="separate"/>
            </w:r>
            <w:r>
              <w:rPr>
                <w:noProof/>
                <w:webHidden/>
              </w:rPr>
              <w:t>67</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74" w:history="1">
            <w:r w:rsidRPr="000F2A74">
              <w:rPr>
                <w:rStyle w:val="Hyperlink"/>
                <w:noProof/>
              </w:rPr>
              <w:t>5.2.2 Objective Two</w:t>
            </w:r>
            <w:r>
              <w:rPr>
                <w:noProof/>
                <w:webHidden/>
              </w:rPr>
              <w:tab/>
            </w:r>
            <w:r>
              <w:rPr>
                <w:noProof/>
                <w:webHidden/>
              </w:rPr>
              <w:fldChar w:fldCharType="begin"/>
            </w:r>
            <w:r>
              <w:rPr>
                <w:noProof/>
                <w:webHidden/>
              </w:rPr>
              <w:instrText xml:space="preserve"> PAGEREF _Toc512248074 \h </w:instrText>
            </w:r>
            <w:r>
              <w:rPr>
                <w:noProof/>
                <w:webHidden/>
              </w:rPr>
            </w:r>
            <w:r>
              <w:rPr>
                <w:noProof/>
                <w:webHidden/>
              </w:rPr>
              <w:fldChar w:fldCharType="separate"/>
            </w:r>
            <w:r>
              <w:rPr>
                <w:noProof/>
                <w:webHidden/>
              </w:rPr>
              <w:t>67</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75" w:history="1">
            <w:r w:rsidRPr="000F2A74">
              <w:rPr>
                <w:rStyle w:val="Hyperlink"/>
                <w:noProof/>
              </w:rPr>
              <w:t>5.2.3 Objective Three</w:t>
            </w:r>
            <w:r>
              <w:rPr>
                <w:noProof/>
                <w:webHidden/>
              </w:rPr>
              <w:tab/>
            </w:r>
            <w:r>
              <w:rPr>
                <w:noProof/>
                <w:webHidden/>
              </w:rPr>
              <w:fldChar w:fldCharType="begin"/>
            </w:r>
            <w:r>
              <w:rPr>
                <w:noProof/>
                <w:webHidden/>
              </w:rPr>
              <w:instrText xml:space="preserve"> PAGEREF _Toc512248075 \h </w:instrText>
            </w:r>
            <w:r>
              <w:rPr>
                <w:noProof/>
                <w:webHidden/>
              </w:rPr>
            </w:r>
            <w:r>
              <w:rPr>
                <w:noProof/>
                <w:webHidden/>
              </w:rPr>
              <w:fldChar w:fldCharType="separate"/>
            </w:r>
            <w:r>
              <w:rPr>
                <w:noProof/>
                <w:webHidden/>
              </w:rPr>
              <w:t>68</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76" w:history="1">
            <w:r w:rsidRPr="000F2A74">
              <w:rPr>
                <w:rStyle w:val="Hyperlink"/>
                <w:noProof/>
              </w:rPr>
              <w:t>5.2.4 Objective Four</w:t>
            </w:r>
            <w:r>
              <w:rPr>
                <w:noProof/>
                <w:webHidden/>
              </w:rPr>
              <w:tab/>
            </w:r>
            <w:r>
              <w:rPr>
                <w:noProof/>
                <w:webHidden/>
              </w:rPr>
              <w:fldChar w:fldCharType="begin"/>
            </w:r>
            <w:r>
              <w:rPr>
                <w:noProof/>
                <w:webHidden/>
              </w:rPr>
              <w:instrText xml:space="preserve"> PAGEREF _Toc512248076 \h </w:instrText>
            </w:r>
            <w:r>
              <w:rPr>
                <w:noProof/>
                <w:webHidden/>
              </w:rPr>
            </w:r>
            <w:r>
              <w:rPr>
                <w:noProof/>
                <w:webHidden/>
              </w:rPr>
              <w:fldChar w:fldCharType="separate"/>
            </w:r>
            <w:r>
              <w:rPr>
                <w:noProof/>
                <w:webHidden/>
              </w:rPr>
              <w:t>68</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77" w:history="1">
            <w:r w:rsidRPr="000F2A74">
              <w:rPr>
                <w:rStyle w:val="Hyperlink"/>
                <w:noProof/>
              </w:rPr>
              <w:t>5.2.5 Objective Five</w:t>
            </w:r>
            <w:r>
              <w:rPr>
                <w:noProof/>
                <w:webHidden/>
              </w:rPr>
              <w:tab/>
            </w:r>
            <w:r>
              <w:rPr>
                <w:noProof/>
                <w:webHidden/>
              </w:rPr>
              <w:fldChar w:fldCharType="begin"/>
            </w:r>
            <w:r>
              <w:rPr>
                <w:noProof/>
                <w:webHidden/>
              </w:rPr>
              <w:instrText xml:space="preserve"> PAGEREF _Toc512248077 \h </w:instrText>
            </w:r>
            <w:r>
              <w:rPr>
                <w:noProof/>
                <w:webHidden/>
              </w:rPr>
            </w:r>
            <w:r>
              <w:rPr>
                <w:noProof/>
                <w:webHidden/>
              </w:rPr>
              <w:fldChar w:fldCharType="separate"/>
            </w:r>
            <w:r>
              <w:rPr>
                <w:noProof/>
                <w:webHidden/>
              </w:rPr>
              <w:t>69</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78" w:history="1">
            <w:r w:rsidRPr="000F2A74">
              <w:rPr>
                <w:rStyle w:val="Hyperlink"/>
                <w:noProof/>
              </w:rPr>
              <w:t>5.4 Future Development</w:t>
            </w:r>
            <w:r>
              <w:rPr>
                <w:noProof/>
                <w:webHidden/>
              </w:rPr>
              <w:tab/>
            </w:r>
            <w:r>
              <w:rPr>
                <w:noProof/>
                <w:webHidden/>
              </w:rPr>
              <w:fldChar w:fldCharType="begin"/>
            </w:r>
            <w:r>
              <w:rPr>
                <w:noProof/>
                <w:webHidden/>
              </w:rPr>
              <w:instrText xml:space="preserve"> PAGEREF _Toc512248078 \h </w:instrText>
            </w:r>
            <w:r>
              <w:rPr>
                <w:noProof/>
                <w:webHidden/>
              </w:rPr>
            </w:r>
            <w:r>
              <w:rPr>
                <w:noProof/>
                <w:webHidden/>
              </w:rPr>
              <w:fldChar w:fldCharType="separate"/>
            </w:r>
            <w:r>
              <w:rPr>
                <w:noProof/>
                <w:webHidden/>
              </w:rPr>
              <w:t>69</w:t>
            </w:r>
            <w:r>
              <w:rPr>
                <w:noProof/>
                <w:webHidden/>
              </w:rPr>
              <w:fldChar w:fldCharType="end"/>
            </w:r>
          </w:hyperlink>
        </w:p>
        <w:p w:rsidR="003261D7" w:rsidRDefault="003261D7">
          <w:pPr>
            <w:pStyle w:val="TOC1"/>
            <w:tabs>
              <w:tab w:val="left" w:pos="1200"/>
              <w:tab w:val="right" w:leader="dot" w:pos="9350"/>
            </w:tabs>
            <w:rPr>
              <w:noProof/>
              <w:kern w:val="0"/>
              <w:lang w:val="en-GB" w:eastAsia="en-US"/>
            </w:rPr>
          </w:pPr>
          <w:hyperlink w:anchor="_Toc512248079" w:history="1">
            <w:r w:rsidRPr="000F2A74">
              <w:rPr>
                <w:rStyle w:val="Hyperlink"/>
                <w:noProof/>
              </w:rPr>
              <w:t>7.</w:t>
            </w:r>
            <w:r>
              <w:rPr>
                <w:noProof/>
                <w:kern w:val="0"/>
                <w:lang w:val="en-GB" w:eastAsia="en-US"/>
              </w:rPr>
              <w:tab/>
            </w:r>
            <w:r w:rsidRPr="000F2A74">
              <w:rPr>
                <w:rStyle w:val="Hyperlink"/>
                <w:noProof/>
              </w:rPr>
              <w:t>References</w:t>
            </w:r>
            <w:r>
              <w:rPr>
                <w:noProof/>
                <w:webHidden/>
              </w:rPr>
              <w:tab/>
            </w:r>
            <w:r>
              <w:rPr>
                <w:noProof/>
                <w:webHidden/>
              </w:rPr>
              <w:fldChar w:fldCharType="begin"/>
            </w:r>
            <w:r>
              <w:rPr>
                <w:noProof/>
                <w:webHidden/>
              </w:rPr>
              <w:instrText xml:space="preserve"> PAGEREF _Toc512248079 \h </w:instrText>
            </w:r>
            <w:r>
              <w:rPr>
                <w:noProof/>
                <w:webHidden/>
              </w:rPr>
            </w:r>
            <w:r>
              <w:rPr>
                <w:noProof/>
                <w:webHidden/>
              </w:rPr>
              <w:fldChar w:fldCharType="separate"/>
            </w:r>
            <w:r>
              <w:rPr>
                <w:noProof/>
                <w:webHidden/>
              </w:rPr>
              <w:t>72</w:t>
            </w:r>
            <w:r>
              <w:rPr>
                <w:noProof/>
                <w:webHidden/>
              </w:rPr>
              <w:fldChar w:fldCharType="end"/>
            </w:r>
          </w:hyperlink>
        </w:p>
        <w:p w:rsidR="003261D7" w:rsidRDefault="003261D7">
          <w:pPr>
            <w:pStyle w:val="TOC1"/>
            <w:tabs>
              <w:tab w:val="left" w:pos="1200"/>
              <w:tab w:val="right" w:leader="dot" w:pos="9350"/>
            </w:tabs>
            <w:rPr>
              <w:noProof/>
              <w:kern w:val="0"/>
              <w:lang w:val="en-GB" w:eastAsia="en-US"/>
            </w:rPr>
          </w:pPr>
          <w:hyperlink w:anchor="_Toc512248080" w:history="1">
            <w:r w:rsidRPr="000F2A74">
              <w:rPr>
                <w:rStyle w:val="Hyperlink"/>
                <w:noProof/>
              </w:rPr>
              <w:t>8.</w:t>
            </w:r>
            <w:r>
              <w:rPr>
                <w:noProof/>
                <w:kern w:val="0"/>
                <w:lang w:val="en-GB" w:eastAsia="en-US"/>
              </w:rPr>
              <w:tab/>
            </w:r>
            <w:r w:rsidRPr="000F2A74">
              <w:rPr>
                <w:rStyle w:val="Hyperlink"/>
                <w:noProof/>
              </w:rPr>
              <w:t>Appendix</w:t>
            </w:r>
            <w:r>
              <w:rPr>
                <w:noProof/>
                <w:webHidden/>
              </w:rPr>
              <w:tab/>
            </w:r>
            <w:r>
              <w:rPr>
                <w:noProof/>
                <w:webHidden/>
              </w:rPr>
              <w:fldChar w:fldCharType="begin"/>
            </w:r>
            <w:r>
              <w:rPr>
                <w:noProof/>
                <w:webHidden/>
              </w:rPr>
              <w:instrText xml:space="preserve"> PAGEREF _Toc512248080 \h </w:instrText>
            </w:r>
            <w:r>
              <w:rPr>
                <w:noProof/>
                <w:webHidden/>
              </w:rPr>
            </w:r>
            <w:r>
              <w:rPr>
                <w:noProof/>
                <w:webHidden/>
              </w:rPr>
              <w:fldChar w:fldCharType="separate"/>
            </w:r>
            <w:r>
              <w:rPr>
                <w:noProof/>
                <w:webHidden/>
              </w:rPr>
              <w:t>78</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81" w:history="1">
            <w:r w:rsidRPr="000F2A74">
              <w:rPr>
                <w:rStyle w:val="Hyperlink"/>
                <w:noProof/>
              </w:rPr>
              <w:t>8.1 Recorded Data</w:t>
            </w:r>
            <w:r>
              <w:rPr>
                <w:noProof/>
                <w:webHidden/>
              </w:rPr>
              <w:tab/>
            </w:r>
            <w:r>
              <w:rPr>
                <w:noProof/>
                <w:webHidden/>
              </w:rPr>
              <w:fldChar w:fldCharType="begin"/>
            </w:r>
            <w:r>
              <w:rPr>
                <w:noProof/>
                <w:webHidden/>
              </w:rPr>
              <w:instrText xml:space="preserve"> PAGEREF _Toc512248081 \h </w:instrText>
            </w:r>
            <w:r>
              <w:rPr>
                <w:noProof/>
                <w:webHidden/>
              </w:rPr>
            </w:r>
            <w:r>
              <w:rPr>
                <w:noProof/>
                <w:webHidden/>
              </w:rPr>
              <w:fldChar w:fldCharType="separate"/>
            </w:r>
            <w:r>
              <w:rPr>
                <w:noProof/>
                <w:webHidden/>
              </w:rPr>
              <w:t>78</w:t>
            </w:r>
            <w:r>
              <w:rPr>
                <w:noProof/>
                <w:webHidden/>
              </w:rPr>
              <w:fldChar w:fldCharType="end"/>
            </w:r>
          </w:hyperlink>
        </w:p>
        <w:p w:rsidR="003261D7" w:rsidRDefault="003261D7">
          <w:pPr>
            <w:pStyle w:val="TOC2"/>
            <w:tabs>
              <w:tab w:val="right" w:leader="dot" w:pos="9350"/>
            </w:tabs>
            <w:rPr>
              <w:noProof/>
              <w:kern w:val="0"/>
              <w:lang w:val="en-GB" w:eastAsia="en-US"/>
            </w:rPr>
          </w:pPr>
          <w:hyperlink w:anchor="_Toc512248082" w:history="1">
            <w:r w:rsidRPr="000F2A74">
              <w:rPr>
                <w:rStyle w:val="Hyperlink"/>
                <w:noProof/>
              </w:rPr>
              <w:t>8.2 Interview Transcript</w:t>
            </w:r>
            <w:r>
              <w:rPr>
                <w:noProof/>
                <w:webHidden/>
              </w:rPr>
              <w:tab/>
            </w:r>
            <w:r>
              <w:rPr>
                <w:noProof/>
                <w:webHidden/>
              </w:rPr>
              <w:fldChar w:fldCharType="begin"/>
            </w:r>
            <w:r>
              <w:rPr>
                <w:noProof/>
                <w:webHidden/>
              </w:rPr>
              <w:instrText xml:space="preserve"> PAGEREF _Toc512248082 \h </w:instrText>
            </w:r>
            <w:r>
              <w:rPr>
                <w:noProof/>
                <w:webHidden/>
              </w:rPr>
            </w:r>
            <w:r>
              <w:rPr>
                <w:noProof/>
                <w:webHidden/>
              </w:rPr>
              <w:fldChar w:fldCharType="separate"/>
            </w:r>
            <w:r>
              <w:rPr>
                <w:noProof/>
                <w:webHidden/>
              </w:rPr>
              <w:t>78</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83" w:history="1">
            <w:r w:rsidRPr="000F2A74">
              <w:rPr>
                <w:rStyle w:val="Hyperlink"/>
                <w:noProof/>
              </w:rPr>
              <w:t>8.2.1 Personal Introductory Statement</w:t>
            </w:r>
            <w:r>
              <w:rPr>
                <w:noProof/>
                <w:webHidden/>
              </w:rPr>
              <w:tab/>
            </w:r>
            <w:r>
              <w:rPr>
                <w:noProof/>
                <w:webHidden/>
              </w:rPr>
              <w:fldChar w:fldCharType="begin"/>
            </w:r>
            <w:r>
              <w:rPr>
                <w:noProof/>
                <w:webHidden/>
              </w:rPr>
              <w:instrText xml:space="preserve"> PAGEREF _Toc512248083 \h </w:instrText>
            </w:r>
            <w:r>
              <w:rPr>
                <w:noProof/>
                <w:webHidden/>
              </w:rPr>
            </w:r>
            <w:r>
              <w:rPr>
                <w:noProof/>
                <w:webHidden/>
              </w:rPr>
              <w:fldChar w:fldCharType="separate"/>
            </w:r>
            <w:r>
              <w:rPr>
                <w:noProof/>
                <w:webHidden/>
              </w:rPr>
              <w:t>78</w:t>
            </w:r>
            <w:r>
              <w:rPr>
                <w:noProof/>
                <w:webHidden/>
              </w:rPr>
              <w:fldChar w:fldCharType="end"/>
            </w:r>
          </w:hyperlink>
        </w:p>
        <w:p w:rsidR="003261D7" w:rsidRDefault="003261D7">
          <w:pPr>
            <w:pStyle w:val="TOC3"/>
            <w:tabs>
              <w:tab w:val="right" w:leader="dot" w:pos="9350"/>
            </w:tabs>
            <w:rPr>
              <w:noProof/>
              <w:kern w:val="0"/>
              <w:lang w:val="en-GB" w:eastAsia="en-US"/>
            </w:rPr>
          </w:pPr>
          <w:hyperlink w:anchor="_Toc512248084" w:history="1">
            <w:r w:rsidRPr="000F2A74">
              <w:rPr>
                <w:rStyle w:val="Hyperlink"/>
                <w:noProof/>
              </w:rPr>
              <w:t>8.2.2 Transcript</w:t>
            </w:r>
            <w:r>
              <w:rPr>
                <w:noProof/>
                <w:webHidden/>
              </w:rPr>
              <w:tab/>
            </w:r>
            <w:r>
              <w:rPr>
                <w:noProof/>
                <w:webHidden/>
              </w:rPr>
              <w:fldChar w:fldCharType="begin"/>
            </w:r>
            <w:r>
              <w:rPr>
                <w:noProof/>
                <w:webHidden/>
              </w:rPr>
              <w:instrText xml:space="preserve"> PAGEREF _Toc512248084 \h </w:instrText>
            </w:r>
            <w:r>
              <w:rPr>
                <w:noProof/>
                <w:webHidden/>
              </w:rPr>
            </w:r>
            <w:r>
              <w:rPr>
                <w:noProof/>
                <w:webHidden/>
              </w:rPr>
              <w:fldChar w:fldCharType="separate"/>
            </w:r>
            <w:r>
              <w:rPr>
                <w:noProof/>
                <w:webHidden/>
              </w:rPr>
              <w:t>79</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2248004"/>
      <w:r>
        <w:lastRenderedPageBreak/>
        <w:t>Introduction</w:t>
      </w:r>
      <w:bookmarkEnd w:id="3"/>
    </w:p>
    <w:p w:rsidR="00A32E7E" w:rsidRDefault="00D47532" w:rsidP="00A32E7E">
      <w:pPr>
        <w:pStyle w:val="Heading2"/>
      </w:pPr>
      <w:bookmarkStart w:id="4" w:name="_Toc512248005"/>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w:t>
      </w:r>
      <w:r w:rsidR="00EC55D1">
        <w:t xml:space="preserve">its </w:t>
      </w:r>
      <w:r w:rsidR="00015BA8">
        <w:t xml:space="preserve">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 a single</w:t>
      </w:r>
      <w:r w:rsidR="00517D5C">
        <w:t>,</w:t>
      </w:r>
      <w:r>
        <w:t xml:space="preserve"> or team of</w:t>
      </w:r>
      <w:r w:rsidR="008B25B6">
        <w:t>,</w:t>
      </w:r>
      <w:r>
        <w:t xml:space="preserve">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w:t>
      </w:r>
      <w:r w:rsidR="003C5B70">
        <w:t>i</w:t>
      </w:r>
      <w:r>
        <w:t xml:space="preserve">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w:t>
      </w:r>
      <w:r w:rsidR="00BF25CB">
        <w:t xml:space="preserve"> in the world</w:t>
      </w:r>
      <w:r w:rsidR="00A76EFA">
        <w:t>, with a current population of 5.5 million. Monitoring the city, is over 6000 CCTV cameras, streaming live video to a sin</w:t>
      </w:r>
      <w:r w:rsidR="00156CA1">
        <w:t xml:space="preserve">gle command and control center </w:t>
      </w:r>
      <w:r w:rsidR="00156CA1">
        <w:fldChar w:fldCharType="begin" w:fldLock="1"/>
      </w:r>
      <w:r w:rsidR="00E51345">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8]", "plainTextFormattedCitation" : "[8]", "previously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897A00">
        <w:t xml:space="preserve">. For Surat </w:t>
      </w:r>
      <w:r w:rsidR="00156CA1">
        <w:t>to continue in its journey to becoming a smart city, it needs to be able to autonomously process CCTV footage, among other sensor readings, to gain real-time insights</w:t>
      </w:r>
      <w:r w:rsidR="00CA15CD">
        <w:t xml:space="preserve"> that can aid in its </w:t>
      </w:r>
      <w:r w:rsidR="004F2DF6">
        <w:t>utilization</w:t>
      </w:r>
      <w:r w:rsidR="00CA15CD">
        <w:t xml:space="preserve"> of public services</w:t>
      </w:r>
      <w:r w:rsidR="00E56D1E">
        <w:t>.</w:t>
      </w:r>
    </w:p>
    <w:p w:rsidR="008B25B6" w:rsidRDefault="00D3108B" w:rsidP="008B25B6">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 xml:space="preserve">distributed technologies </w:t>
      </w:r>
      <w:r w:rsidR="009F44EE">
        <w:t>provides</w:t>
      </w:r>
      <w:r w:rsidR="001203C2">
        <w:t xml:space="preserv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w:t>
      </w:r>
      <w:r w:rsidR="00831853">
        <w:t>,</w:t>
      </w:r>
      <w:r w:rsidR="008B25B6">
        <w:t xml:space="preserve"> along wi</w:t>
      </w:r>
      <w:r>
        <w:t>th the benefits it</w:t>
      </w:r>
      <w:r w:rsidR="00831853">
        <w:t>s deployment</w:t>
      </w:r>
      <w:r>
        <w:t xml:space="preserve"> would bring.</w:t>
      </w:r>
    </w:p>
    <w:p w:rsidR="0023170A" w:rsidRDefault="00D47532" w:rsidP="0023170A">
      <w:pPr>
        <w:pStyle w:val="Heading2"/>
      </w:pPr>
      <w:bookmarkStart w:id="5" w:name="_Toc512248006"/>
      <w:r>
        <w:lastRenderedPageBreak/>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2248007"/>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857D6A">
        <w:t>,</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7" w:name="_Toc512248008"/>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E51345">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9], [10]"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E51345">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1]"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E51345">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2]"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E51345">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3]"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E51345">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4]"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2248009"/>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xml:space="preserve"> provides an industrial case setting, with the goal of providing surveillance inf</w:t>
      </w:r>
      <w:r w:rsidR="004F37ED">
        <w:t>ormation to government agencies</w:t>
      </w:r>
      <w:r>
        <w:t xml:space="preserve"> that ca</w:t>
      </w:r>
      <w:r w:rsidR="00517D5C">
        <w:t xml:space="preserve">n be used as a basis for common </w:t>
      </w:r>
      <w:r>
        <w:t>functionality required of smart surveillance systems. Within this setting</w:t>
      </w:r>
      <w:r w:rsidR="00C56853">
        <w:t>,</w:t>
      </w:r>
      <w:r>
        <w:t xml:space="preserve">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2248010"/>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E51345">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7]"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E51345">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8]"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E51345">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9]"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E51345">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20]"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2248011"/>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3473D1" w:rsidRDefault="00D47532" w:rsidP="0092439A">
      <w:bookmarkStart w:id="11" w:name="_Toc512248012"/>
      <w:r w:rsidRPr="0092439A">
        <w:rPr>
          <w:rStyle w:val="Heading3Char"/>
        </w:rPr>
        <w:lastRenderedPageBreak/>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1345">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4], [25]"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2248013"/>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 xml:space="preserve">model calculating how far </w:t>
      </w:r>
      <w:r w:rsidR="00F700C0">
        <w:t>each</w:t>
      </w:r>
      <w:r>
        <w:t xml:space="preserve"> point deviates from the existing data set. Multiple models are able to provide this, frequently built around clustering techniques </w:t>
      </w:r>
      <w:r>
        <w:fldChar w:fldCharType="begin" w:fldLock="1"/>
      </w:r>
      <w:r w:rsidR="00E51345">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7]"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w:t>
      </w:r>
      <w:r w:rsidR="009F44EE">
        <w:t>short-term</w:t>
      </w:r>
      <w:r>
        <w:t xml:space="preserve">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2248014"/>
      <w:r>
        <w:t>2.2</w:t>
      </w:r>
      <w:r w:rsidR="00D47532">
        <w:t xml:space="preserve">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16620" w:rsidP="00312C8B">
      <w:bookmarkStart w:id="14" w:name="_Toc512248015"/>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w:t>
      </w:r>
      <w:r w:rsidR="00597E83">
        <w:lastRenderedPageBreak/>
        <w:t xml:space="preserve">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5941BA">
        <w:t>To achieve this, a multidate of openly available framework exist that can be leveraged to vastly increase the throughput of a proposed analytics pipeline</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E51345">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9]"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E51345">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30]"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w:t>
            </w:r>
            <w:r w:rsidR="000F6F4D">
              <w:t>processing but</w:t>
            </w:r>
            <w:r>
              <w:t xml:space="preserve"> has since been extended for stream processing. It processes events in small micro-batches in order to run them in real-time. It represents data as a resilient distributed dataset that can have operations applied to it </w:t>
            </w:r>
            <w:r>
              <w:fldChar w:fldCharType="begin" w:fldLock="1"/>
            </w:r>
            <w:r w:rsidR="00E51345">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1]"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E51345">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2]"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2248016"/>
      <w:r>
        <w:rPr>
          <w:rStyle w:val="Heading3Char"/>
        </w:rPr>
        <w:lastRenderedPageBreak/>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AB498C">
        <w:t>event causality</w:t>
      </w:r>
      <w:r w:rsidR="005B1798">
        <w:t>;</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fldChar w:fldCharType="separate"/>
      </w:r>
      <w:r w:rsidR="00156CA1" w:rsidRPr="00156CA1">
        <w:rPr>
          <w:noProof/>
        </w:rPr>
        <w:t>[34]</w:t>
      </w:r>
      <w:r>
        <w:fldChar w:fldCharType="end"/>
      </w:r>
      <w:r>
        <w:t>.</w:t>
      </w:r>
    </w:p>
    <w:p w:rsidR="005F7436" w:rsidRDefault="00D16620" w:rsidP="00E416E0">
      <w:bookmarkStart w:id="16" w:name="_Toc512248017"/>
      <w:r>
        <w:rPr>
          <w:rStyle w:val="Heading3Char"/>
        </w:rPr>
        <w:lastRenderedPageBreak/>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7" w:name="_Toc512248018"/>
      <w:r>
        <w:t>2.3</w:t>
      </w:r>
      <w:r w:rsidR="00D47532">
        <w:t xml:space="preserve"> </w:t>
      </w:r>
      <w:r w:rsidR="00C90569">
        <w:t>Existing Technologies</w:t>
      </w:r>
      <w:r w:rsidR="00CA6957">
        <w:t xml:space="preserve"> and Approaches</w:t>
      </w:r>
      <w:bookmarkEnd w:id="17"/>
    </w:p>
    <w:p w:rsidR="00D41544" w:rsidRDefault="00F66B40" w:rsidP="00D41544">
      <w:r>
        <w:t xml:space="preserve">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w:t>
      </w:r>
      <w:r w:rsidR="00A50FD5">
        <w:t>applications that supply a variety of analytics over video streams</w:t>
      </w:r>
      <w:r>
        <w:t>. It is seen however, that these are often designed for an individual use case or are developed under closed licensing and therefore cannot be built upon.</w:t>
      </w:r>
    </w:p>
    <w:p w:rsidR="007D6F31" w:rsidRDefault="007D6F31" w:rsidP="00D41544"/>
    <w:p w:rsidR="00A50FD5" w:rsidRPr="00D41544" w:rsidRDefault="00A50FD5"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lastRenderedPageBreak/>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E51345">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6]"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8" w:name="_Toc512248019"/>
      <w:r>
        <w:t>2.4</w:t>
      </w:r>
      <w:r w:rsidR="00996177">
        <w:t xml:space="preserve">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w:t>
      </w:r>
      <w:r w:rsidR="009F44EE">
        <w:t>analytics pipeline and</w:t>
      </w:r>
      <w:r w:rsidR="000C1112">
        <w:t xml:space="preserve">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E51345">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9]"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lastRenderedPageBreak/>
              <w:t xml:space="preserve">Twitter Heron: Stream Processing at Scale </w:t>
            </w:r>
            <w:r>
              <w:fldChar w:fldCharType="begin" w:fldLock="1"/>
            </w:r>
            <w:r w:rsidR="00E51345">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40]"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w:t>
            </w:r>
            <w:r w:rsidR="009F44EE">
              <w:t>processing-based</w:t>
            </w:r>
            <w:r>
              <w:t xml:space="preserve">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E51345">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1]"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w:t>
            </w:r>
            <w:r w:rsidR="009F44EE">
              <w:t>points and</w:t>
            </w:r>
            <w:r>
              <w:t xml:space="preserve">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19" w:name="_Toc512248020"/>
      <w:r>
        <w:lastRenderedPageBreak/>
        <w:t xml:space="preserve">Proposed </w:t>
      </w:r>
      <w:r w:rsidR="00A34796">
        <w:t>Analytics Pipeline</w:t>
      </w:r>
      <w:bookmarkEnd w:id="19"/>
    </w:p>
    <w:p w:rsidR="007D6F31" w:rsidRPr="007D6F31" w:rsidRDefault="00487E34" w:rsidP="007D6F31">
      <w:r>
        <w:t>Building on the work previously seen within the realm of video processing, coupled with the work seen in other domains where scalable real-time analytics have successfully been implemented (Table 4), I propose an analytics pipeline architecture and implementation for real-time scalable video analysis.</w:t>
      </w:r>
    </w:p>
    <w:p w:rsidR="00AA3339" w:rsidRDefault="00AA3339" w:rsidP="00AA3339">
      <w:pPr>
        <w:pStyle w:val="Heading2"/>
      </w:pPr>
      <w:bookmarkStart w:id="20" w:name="_Toc512248021"/>
      <w:r>
        <w:t xml:space="preserve">3.1 </w:t>
      </w:r>
      <w:r w:rsidR="00804B79">
        <w:t xml:space="preserve">System </w:t>
      </w:r>
      <w:r>
        <w:t>Architecture</w:t>
      </w:r>
      <w:bookmarkEnd w:id="20"/>
      <w:r>
        <w:t xml:space="preserve"> </w:t>
      </w:r>
    </w:p>
    <w:p w:rsidR="00120540" w:rsidRDefault="004B6DC0" w:rsidP="00FB550F">
      <w:r>
        <w:t xml:space="preserve">Proposed is a scalable </w:t>
      </w:r>
      <w:r w:rsidR="00A34796">
        <w:t>analytics pipeline</w:t>
      </w:r>
      <w:r>
        <w:t xml:space="preserve"> that supports common video processing techniques by default, while being open for extension to enable domain </w:t>
      </w:r>
      <w:r w:rsidR="00610F17">
        <w:t>specif</w:t>
      </w:r>
      <w:r w:rsidR="00FB550F">
        <w:t>ic modifications. The pipeline processes the raw video footage as close as possible to the video source, annotating objects of interest. Annotations are then sent to the distributed messaging layer, enabling further information to be extrapolated, while reducing the amount of data transferred for processing. Once data is within the messaging layer, downstream processing stages attempt to classify events occurring within the video feed, while identifying events that deviate from the normal (Figure 6).</w:t>
      </w:r>
    </w:p>
    <w:p w:rsidR="00E104DF" w:rsidRDefault="00FB550F" w:rsidP="004B6DC0">
      <w:r>
        <w:t>The pipeline</w:t>
      </w:r>
      <w:r w:rsidR="004B6DC0">
        <w:t xml:space="preserve"> adopts a streaming architecture to provide real-time analytics on data generated from the raw video input</w:t>
      </w:r>
      <w:r w:rsidR="00D41887">
        <w:t xml:space="preserve"> (Figure 7)</w:t>
      </w:r>
      <w:r w:rsidR="004B6DC0">
        <w:t>.</w:t>
      </w:r>
      <w:r w:rsidR="00610F17">
        <w:t xml:space="preserve"> Streaming based technologies allow for operations to be applied to individual events as they occur, rather than periodically querying data that is generated.</w:t>
      </w:r>
      <w:r w:rsidR="004B6DC0">
        <w:t xml:space="preserve"> This </w:t>
      </w:r>
      <w:r w:rsidR="00610F17">
        <w:t xml:space="preserve">provides the benefit of real-time feedback </w:t>
      </w:r>
      <w:r w:rsidR="004B6DC0">
        <w:t xml:space="preserve">as video footage </w:t>
      </w:r>
      <w:r w:rsidR="00610F17">
        <w:t xml:space="preserve">is being transmitted. </w:t>
      </w:r>
      <w:r w:rsidR="00157F80">
        <w:t>However, t</w:t>
      </w:r>
      <w:r w:rsidR="00610F17">
        <w:t xml:space="preserve">his does not limit traditional batch processing, as the data is still streamed to a data store </w:t>
      </w:r>
      <w:r>
        <w:t>as it is produced by the analytics services. Thus, offline querying</w:t>
      </w:r>
      <w:r w:rsidR="00610F17">
        <w:t xml:space="preserve"> that may be too time consuming or expensive </w:t>
      </w:r>
      <w:r w:rsidR="00EF17FC">
        <w:t>to</w:t>
      </w:r>
      <w:r w:rsidR="00610F17">
        <w:t xml:space="preserve"> be performed in real-time, is still supported within the </w:t>
      </w:r>
      <w:r w:rsidR="00A34796">
        <w:t>pipeline</w:t>
      </w:r>
      <w:r w:rsidR="00610F17">
        <w:t xml:space="preserve">.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197B54">
      <w:pPr>
        <w:jc w:val="center"/>
      </w:pPr>
      <w:r>
        <w:t xml:space="preserve">Figure 7: The proposed video processing architecture, showing the flow of data through the pipeline. Raw video input enters the preprocessing stage, which extracts all </w:t>
      </w:r>
      <w:r w:rsidR="009038A4">
        <w:t>Meta</w:t>
      </w:r>
      <w:r>
        <w:t xml:space="preserve"> information required for downstream processes to operate. All downstream processes then listen for information through the distributed messaging layer. </w:t>
      </w:r>
    </w:p>
    <w:p w:rsidR="004B6DC0" w:rsidRDefault="005F67B8" w:rsidP="004B6DC0">
      <w:bookmarkStart w:id="21" w:name="_Toc512248022"/>
      <w:r>
        <w:rPr>
          <w:rStyle w:val="Heading3Char"/>
        </w:rPr>
        <w:lastRenderedPageBreak/>
        <w:t xml:space="preserve">3.1.1 </w:t>
      </w:r>
      <w:r w:rsidR="004B6DC0" w:rsidRPr="004B6DC0">
        <w:rPr>
          <w:rStyle w:val="Heading3Char"/>
        </w:rPr>
        <w:t>Pre-Processing</w:t>
      </w:r>
      <w:bookmarkEnd w:id="21"/>
      <w:r w:rsidR="004B6DC0">
        <w:t xml:space="preserve"> of t</w:t>
      </w:r>
      <w:r w:rsidR="00197B54">
        <w:t>he raw video input allows for fine-grained</w:t>
      </w:r>
      <w:r w:rsidR="004B6DC0">
        <w:t xml:space="preserve"> control of the volume of data entering the downstream processing stages of the pipeline. </w:t>
      </w:r>
      <w:r w:rsidR="00610F17">
        <w:t xml:space="preserve">This is the first stage of the </w:t>
      </w:r>
      <w:r w:rsidR="00EF17FC">
        <w:t>pipeline and</w:t>
      </w:r>
      <w:r w:rsidR="00610F17">
        <w:t xml:space="preserve"> the interfacing component between existing camera hardware and the </w:t>
      </w:r>
      <w:r w:rsidR="00EF17FC">
        <w:t xml:space="preserve">deployed </w:t>
      </w:r>
      <w:r w:rsidR="00610F17">
        <w:t xml:space="preserve">analytics </w:t>
      </w:r>
      <w:r w:rsidR="00A34796">
        <w:t>pipeline</w:t>
      </w:r>
      <w:r w:rsidR="00610F17">
        <w:t xml:space="preserve">. The module is responsible for annotating the video, extracting all necessary information from each video frame, which can then be entered into the analytics pipeline through the messaging system. </w:t>
      </w:r>
      <w:r w:rsidR="00D03DAD">
        <w:t xml:space="preserve">Using a technique known as Edge Computing </w:t>
      </w:r>
      <w:r w:rsidR="00D03DAD">
        <w:fldChar w:fldCharType="begin" w:fldLock="1"/>
      </w:r>
      <w:r w:rsidR="00E51345">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2]"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w:t>
      </w:r>
      <w:r w:rsidR="00197B54">
        <w:t xml:space="preserve"> for processing</w:t>
      </w:r>
      <w:r w:rsidR="00610F17">
        <w:t xml:space="preserve">. This </w:t>
      </w:r>
      <w:r w:rsidR="005A247F">
        <w:t>further</w:t>
      </w:r>
      <w:r w:rsidR="00610F17">
        <w:t xml:space="preserve"> allows the quality of data to be maintained </w:t>
      </w:r>
      <w:r w:rsidR="00197B54">
        <w:t>within</w:t>
      </w:r>
      <w:r w:rsidR="00610F17">
        <w:t xml:space="preserve"> downstream processing services, </w:t>
      </w:r>
      <w:r w:rsidR="00197B54">
        <w:t xml:space="preserve">as </w:t>
      </w:r>
      <w:r w:rsidR="00610F17">
        <w:t>degraded or faulty readings can be determined before they have a chance to reach the core analytics stages of the pipeline.</w:t>
      </w:r>
    </w:p>
    <w:p w:rsidR="00370B24" w:rsidRDefault="005F67B8" w:rsidP="00370B24">
      <w:bookmarkStart w:id="22" w:name="_Toc512248023"/>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w:t>
      </w:r>
      <w:r w:rsidR="005A247F">
        <w:t xml:space="preserve"> by the video pre-processing service</w:t>
      </w:r>
      <w:r w:rsidR="00370B24">
        <w:t>.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 xml:space="preserve">When an activity is identified it can then be published </w:t>
      </w:r>
      <w:r w:rsidR="005A247F">
        <w:t>to</w:t>
      </w:r>
      <w:r w:rsidR="00370B24">
        <w:t xml:space="preserve"> the messaging service for</w:t>
      </w:r>
      <w:r w:rsidR="00610F17">
        <w:t xml:space="preserve"> downstream services to analyze.</w:t>
      </w:r>
    </w:p>
    <w:p w:rsidR="00E471DD" w:rsidRDefault="005F67B8" w:rsidP="00370B24">
      <w:bookmarkStart w:id="23" w:name="_Toc512248024"/>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2248025"/>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2248026"/>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w:t>
      </w:r>
      <w:r w:rsidR="005A247F">
        <w:t>occurs through</w:t>
      </w:r>
      <w:r w:rsidR="00D03DAD">
        <w:t xml:space="preserve"> a common Application Program Interface (API) between </w:t>
      </w:r>
      <w:r w:rsidR="005A247F">
        <w:t>each service</w:t>
      </w:r>
      <w:r w:rsidR="00D03DAD">
        <w:t xml:space="preserve">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w:t>
      </w:r>
      <w:r w:rsidR="007F35A6">
        <w:t>adopting this architecture.</w:t>
      </w:r>
    </w:p>
    <w:p w:rsidR="00D03DAD" w:rsidRDefault="005F67B8" w:rsidP="00D03DAD">
      <w:bookmarkStart w:id="26" w:name="_Toc512248027"/>
      <w:r>
        <w:rPr>
          <w:rStyle w:val="Heading3Char"/>
        </w:rPr>
        <w:lastRenderedPageBreak/>
        <w:t xml:space="preserve">3.1.6 </w:t>
      </w:r>
      <w:r w:rsidRPr="005F67B8">
        <w:rPr>
          <w:rStyle w:val="Heading3Char"/>
        </w:rPr>
        <w:t>Cloud Based Architecture</w:t>
      </w:r>
      <w:bookmarkEnd w:id="26"/>
      <w:r>
        <w:t xml:space="preserve"> provides </w:t>
      </w:r>
      <w:r w:rsidR="005A247F">
        <w:t xml:space="preserve">an ability </w:t>
      </w:r>
      <w:r w:rsidR="00D03DAD">
        <w:t xml:space="preserve">to rent hardware rather than buying it upfront, </w:t>
      </w:r>
      <w:r w:rsidR="00201FCA">
        <w:t>giving</w:t>
      </w:r>
      <w:r w:rsidR="00D03DAD">
        <w:t xml:space="preserve"> a flexible way of managing infrastructure depending on specific performance requirements. </w:t>
      </w:r>
      <w:r w:rsidR="005A247F">
        <w:t>With e</w:t>
      </w:r>
      <w:r w:rsidR="00201FCA">
        <w:t>ach in</w:t>
      </w:r>
      <w:r w:rsidR="005A247F">
        <w:t>dividual processing service running</w:t>
      </w:r>
      <w:r w:rsidR="00201FCA">
        <w:t xml:space="preserve"> over a distributed set of machines, enabling throughpu</w:t>
      </w:r>
      <w:r w:rsidR="00BA1DEE">
        <w:t>t and latency targets to be met</w:t>
      </w:r>
      <w:r w:rsidR="005A247F">
        <w:t>, a C</w:t>
      </w:r>
      <w:r w:rsidR="00BA1DEE">
        <w:t xml:space="preserve">loud </w:t>
      </w:r>
      <w:r w:rsidR="00666D64">
        <w:t xml:space="preserve">based </w:t>
      </w:r>
      <w:r w:rsidR="00BA1DEE">
        <w:t>architecture</w:t>
      </w:r>
      <w:r w:rsidR="00666D64">
        <w:t xml:space="preserve"> has been chosen</w:t>
      </w:r>
      <w:r w:rsidR="007E0C4D">
        <w:t xml:space="preserve">. This allows for </w:t>
      </w:r>
      <w:r w:rsidR="00BA1DEE">
        <w:t>scaling</w:t>
      </w:r>
      <w:r w:rsidR="00666D64">
        <w:t xml:space="preserve"> to occur</w:t>
      </w:r>
      <w:r w:rsidR="007E0C4D">
        <w:t xml:space="preserve"> through the dynamic allocation of machines to a service,</w:t>
      </w:r>
      <w:r w:rsidR="00666D64">
        <w:t xml:space="preserve"> in order</w:t>
      </w:r>
      <w:r w:rsidR="00BA1DEE">
        <w:t xml:space="preserve"> </w:t>
      </w:r>
      <w:r w:rsidR="00201FCA">
        <w:t xml:space="preserve">to meet </w:t>
      </w:r>
      <w:r w:rsidR="005A247F">
        <w:t>all</w:t>
      </w:r>
      <w:r w:rsidR="00201FCA">
        <w:t xml:space="preserve">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2248028"/>
      <w:r w:rsidRPr="00201FCA">
        <w:rPr>
          <w:rStyle w:val="Heading3Char"/>
        </w:rPr>
        <w:t>3.1.7 Improvements</w:t>
      </w:r>
      <w:bookmarkEnd w:id="27"/>
      <w:r>
        <w:t xml:space="preserve"> to previously seen work </w:t>
      </w:r>
      <w:r w:rsidR="00D03DAD">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2248029"/>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w:t>
      </w:r>
      <w:r w:rsidR="00D03DAD">
        <w:lastRenderedPageBreak/>
        <w:t>happening at the edge of the Cloud.</w:t>
      </w:r>
      <w:r w:rsidR="007F35A6">
        <w:t xml:space="preserve"> This reduces the overall network load throughout the pipeline allowing the underlying networking hardware to be fully optimized.</w:t>
      </w:r>
      <w:r w:rsidR="00D03DAD">
        <w:t xml:space="preserve"> </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2248030"/>
      <w:r>
        <w:t xml:space="preserve">3.2 </w:t>
      </w:r>
      <w:r w:rsidR="00804B79">
        <w:t>System Implementation</w:t>
      </w:r>
      <w:bookmarkEnd w:id="29"/>
      <w:r>
        <w:t xml:space="preserve"> </w:t>
      </w:r>
    </w:p>
    <w:p w:rsidR="00AA3339" w:rsidRDefault="005F67B8" w:rsidP="00AA3339">
      <w:r>
        <w:t xml:space="preserve">The system architecture is implemented as shown in </w:t>
      </w:r>
      <w:r w:rsidR="00D41887">
        <w:t>Figure 8</w:t>
      </w:r>
      <w:r w:rsidR="00964055">
        <w:t>, producing the data</w:t>
      </w:r>
      <w:r w:rsidR="00D41887">
        <w:t xml:space="preserve"> processing pipeline in Figure 9</w:t>
      </w:r>
      <w:r w:rsidR="00964055">
        <w:t xml:space="preserve">. The sub systems are written independently and do not share dependencies, allowing them to be modified and extended without </w:t>
      </w:r>
      <w:r w:rsidR="007E0C4D">
        <w:t>effecting the development of</w:t>
      </w:r>
      <w:r w:rsidR="00964055">
        <w:t xml:space="preserve"> other </w:t>
      </w:r>
      <w:r w:rsidR="007E0C4D">
        <w:t>services</w:t>
      </w:r>
      <w:r w:rsidR="00964055">
        <w:t>.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3261D7" w:rsidRDefault="003261D7" w:rsidP="00F228C3"/>
    <w:p w:rsidR="00B35849" w:rsidRDefault="00F228C3" w:rsidP="00B35849">
      <w:bookmarkStart w:id="30" w:name="_Toc512248031"/>
      <w:r w:rsidRPr="00F228C3">
        <w:rPr>
          <w:rStyle w:val="Heading3Char"/>
        </w:rPr>
        <w:lastRenderedPageBreak/>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w:t>
      </w:r>
      <w:r w:rsidR="009751CA">
        <w:t xml:space="preserve">fficient buffer between systems, </w:t>
      </w:r>
      <w:r w:rsidR="00B35849" w:rsidRPr="00B35849">
        <w:t>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 xml:space="preserve">This </w:t>
      </w:r>
      <w:r w:rsidR="009751CA">
        <w:t>enables</w:t>
      </w:r>
      <w:r w:rsidR="00201FCA">
        <w:t xml:space="preserve"> </w:t>
      </w:r>
      <w:r w:rsidR="009751CA">
        <w:t>the implementation of computationally expensive processing stages without degrading the throughput capacity of the pipeline</w:t>
      </w:r>
      <w:r w:rsidR="00866844">
        <w:t>,</w:t>
      </w:r>
      <w:r w:rsidR="009751CA">
        <w:t xml:space="preserve"> </w:t>
      </w:r>
      <w:r w:rsidR="00201FCA">
        <w:t>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C07EBD" w:rsidRDefault="00F228C3" w:rsidP="00964055">
      <w:bookmarkStart w:id="31" w:name="_Toc512248032"/>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w:t>
      </w:r>
      <w:r w:rsidR="009F44EE">
        <w:t>stream and</w:t>
      </w:r>
      <w:r w:rsidR="00201FCA">
        <w:t xml:space="preserve">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w:t>
      </w:r>
      <w:r w:rsidR="00C07EBD">
        <w:t>This aids in the visualization of generated data through the viewing of the produced annotations being sent for downstream processing.</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2248033"/>
      <w:r>
        <w:rPr>
          <w:rStyle w:val="Heading3Char"/>
        </w:rPr>
        <w:t>3.2.3</w:t>
      </w:r>
      <w:r w:rsidR="00964055" w:rsidRPr="00964055">
        <w:rPr>
          <w:rStyle w:val="Heading3Char"/>
        </w:rPr>
        <w:t xml:space="preserve"> Activity Analysis</w:t>
      </w:r>
      <w:bookmarkEnd w:id="32"/>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deployed distributed architecture</w:t>
      </w:r>
      <w:r w:rsidR="00332EE3">
        <w:t>s</w:t>
      </w:r>
      <w:r w:rsidR="00201FCA">
        <w:t xml:space="preserve"> when processing incoming data streams.</w:t>
      </w:r>
    </w:p>
    <w:p w:rsidR="00964055" w:rsidRDefault="00F228C3" w:rsidP="00964055">
      <w:bookmarkStart w:id="33" w:name="_Toc512248034"/>
      <w:r>
        <w:rPr>
          <w:rStyle w:val="Heading3Char"/>
        </w:rPr>
        <w:t>3.2.4</w:t>
      </w:r>
      <w:r w:rsidR="001E3C0D">
        <w:rPr>
          <w:rStyle w:val="Heading3Char"/>
        </w:rPr>
        <w:t xml:space="preserve"> Event Classification</w:t>
      </w:r>
      <w:bookmarkEnd w:id="33"/>
      <w:r w:rsidR="00964055">
        <w:t xml:space="preserve"> adopts the core libraries </w:t>
      </w:r>
      <w:r w:rsidR="00C07EBD">
        <w:t>within</w:t>
      </w:r>
      <w:r w:rsidR="00964055">
        <w:t xml:space="preserve">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r w:rsidR="00613391">
        <w:t>parameters</w:t>
      </w:r>
      <w:r w:rsidR="00C07EBD">
        <w:t>,</w:t>
      </w:r>
      <w:r w:rsidR="00613391">
        <w:t xml:space="preserve"> </w:t>
      </w:r>
      <w:r w:rsidR="00C07EBD">
        <w:t>enabling the</w:t>
      </w:r>
      <w:r w:rsidR="00EF295A">
        <w:t xml:space="preserve"> configuration of the number of clusters the model should attempt to identify. Once it calculates the events cluster and </w:t>
      </w:r>
      <w:r w:rsidR="00C07EBD">
        <w:t>deviation</w:t>
      </w:r>
      <w:r w:rsidR="00EF295A">
        <w:t xml:space="preserve">, it </w:t>
      </w:r>
      <w:r w:rsidR="00C07EBD">
        <w:t>published the information</w:t>
      </w:r>
      <w:r w:rsidR="00EF295A">
        <w:t xml:space="preserve"> to Apache Kafka. </w:t>
      </w:r>
      <w:r w:rsidR="00201FCA">
        <w:t xml:space="preserve">This is implemented as an Apache Spark </w:t>
      </w:r>
      <w:r w:rsidR="007310CD">
        <w:t>job and</w:t>
      </w:r>
      <w:r w:rsidR="00201FCA">
        <w:t xml:space="preserve"> can therefore be submitted to any deployed Apache Spark architecture</w:t>
      </w:r>
      <w:r w:rsidR="007310CD">
        <w:t>,</w:t>
      </w:r>
      <w:r w:rsidR="00201FCA">
        <w:t xml:space="preserve"> allowing it to make use of distributed processing </w:t>
      </w:r>
      <w:r w:rsidR="00201FCA">
        <w:lastRenderedPageBreak/>
        <w:t xml:space="preserve">techniques. Apache Spark provides data streaming in the form of micro batch processing, </w:t>
      </w:r>
      <w:r w:rsidR="007310CD">
        <w:t>adding</w:t>
      </w:r>
      <w:r w:rsidR="00201FCA">
        <w:t xml:space="preserve"> an artificial latency to processing, which should be considered if further downstream processes require the output of this service in a low latency manor.</w:t>
      </w:r>
    </w:p>
    <w:p w:rsidR="001E3C0D" w:rsidRDefault="00F228C3" w:rsidP="00964055">
      <w:bookmarkStart w:id="34" w:name="_Toc512248035"/>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w:t>
      </w:r>
      <w:r w:rsidR="0040716C">
        <w:t>enables the alerting of invested parties with the necessary information required for further investigation of an event, giving them the tools to act on events of interest.</w:t>
      </w:r>
    </w:p>
    <w:p w:rsidR="00A72324" w:rsidRDefault="00F228C3" w:rsidP="00F36F06">
      <w:bookmarkStart w:id="35" w:name="_Toc512248036"/>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1A4B8C">
        <w:t>, writing them to</w:t>
      </w:r>
      <w:r w:rsidR="00DB5053">
        <w:t xml:space="preserve"> a</w:t>
      </w:r>
      <w:r w:rsidR="00201FCA">
        <w:t xml:space="preserve">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w:t>
      </w:r>
      <w:r w:rsidR="00C57963">
        <w:t>it is able to provide storage and querying that can scale to large datasets</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w:t>
      </w:r>
      <w:r w:rsidR="00C57963">
        <w:t xml:space="preserve"> between entities created </w:t>
      </w:r>
      <w:r w:rsidR="00A72324">
        <w:t>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2248037"/>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w:t>
      </w:r>
      <w:r w:rsidR="00730E78">
        <w:t>web</w:t>
      </w:r>
      <w:r w:rsidR="00A72324">
        <w:t xml:space="preserve">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hrough a website, </w:t>
      </w:r>
      <w:r w:rsidR="00730E78">
        <w:t>offering</w:t>
      </w:r>
      <w:r w:rsidR="00201FCA">
        <w:t xml:space="preserve">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w:t>
      </w:r>
      <w:r w:rsidR="00730E78">
        <w:t>forming between the stored nodes</w:t>
      </w:r>
      <w:r w:rsidR="00201FCA">
        <w:t>.</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xml:space="preserve">: An example query result in the Neo4J dashboard. This shows the clear data visualization capacity of Neo4J. The returned graph is also </w:t>
      </w:r>
      <w:r w:rsidR="009F44EE">
        <w:t>interactive,</w:t>
      </w:r>
      <w:r w:rsidR="00A72324">
        <w:t xml:space="preser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2248038"/>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w:t>
      </w:r>
      <w:r w:rsidR="00730E78">
        <w:t xml:space="preserve">for </w:t>
      </w:r>
      <w:r w:rsidR="00CE3C75">
        <w:t xml:space="preserve">the </w:t>
      </w:r>
      <w:r w:rsidR="00A72324">
        <w:t xml:space="preserve">configured </w:t>
      </w:r>
      <w:r w:rsidR="00A34796">
        <w:t>pipeline</w:t>
      </w:r>
      <w:r w:rsidR="00A72324">
        <w:t xml:space="preserve"> through Terraform scripting. Terraform is an Infrastructure as Code language, meaning you can define your required deployment of machines as code</w:t>
      </w:r>
      <w:r w:rsidR="00730E78">
        <w:t>,</w:t>
      </w:r>
      <w:r w:rsidR="00A72324">
        <w:t xml:space="preserve"> </w:t>
      </w:r>
      <w:r w:rsidR="00730E78">
        <w:t>executing</w:t>
      </w:r>
      <w:r w:rsidR="00A72324">
        <w:t xml:space="preserve"> the configuration</w:t>
      </w:r>
      <w:r w:rsidR="00730E78">
        <w:t xml:space="preserve"> to</w:t>
      </w:r>
      <w:r w:rsidR="00A72324">
        <w:t xml:space="preserve">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730E78">
        <w:t>, supporting scaling through modification</w:t>
      </w:r>
      <w:r w:rsidR="00A72324">
        <w:t xml:space="preserv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t>pipeline</w:t>
      </w:r>
      <w:r w:rsidR="00A72324">
        <w:t xml:space="preserve">. Decoupling in this manor aims to </w:t>
      </w:r>
      <w:r w:rsidR="00A72324">
        <w:lastRenderedPageBreak/>
        <w:t>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2248039"/>
      <w:r>
        <w:lastRenderedPageBreak/>
        <w:t xml:space="preserve">Use Case </w:t>
      </w:r>
      <w:r w:rsidR="00AA3339">
        <w:t>Evaluation</w:t>
      </w:r>
      <w:bookmarkEnd w:id="38"/>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deployment procedure of the analysis pipeline, enabling the documentation of the development experience and the collection of runtime metrics, in order to gauge the pipelines performance.</w:t>
      </w:r>
    </w:p>
    <w:p w:rsidR="009A10AA" w:rsidRDefault="009A10AA" w:rsidP="009A10AA">
      <w:pPr>
        <w:pStyle w:val="Heading2"/>
      </w:pPr>
      <w:bookmarkStart w:id="39" w:name="_Toc512248040"/>
      <w:r>
        <w:t>4.1 Aim</w:t>
      </w:r>
      <w:bookmarkEnd w:id="39"/>
    </w:p>
    <w:p w:rsidR="009A10AA" w:rsidRPr="009A10AA" w:rsidRDefault="009A10AA" w:rsidP="009A10AA">
      <w:r>
        <w:t xml:space="preserve">In order to determine the success of the </w:t>
      </w:r>
      <w:r w:rsidR="00AB04D9">
        <w:t>implemented</w:t>
      </w:r>
      <w:r>
        <w:t xml:space="preserve"> </w:t>
      </w:r>
      <w:r w:rsidR="00A34796">
        <w:t>analytics pipeline</w:t>
      </w:r>
      <w:r>
        <w:t xml:space="preserve">, </w:t>
      </w:r>
      <w:r w:rsidR="00C30666">
        <w:t>the development expe</w:t>
      </w:r>
      <w:r w:rsidR="00AB04D9">
        <w:t xml:space="preserve">rience when adopting the pipeline must be evaluated. In order to enable the pipeline to fulfill its goal of enabling future development projects in the realm of smart surveillance systems, the evaluation of the pipelines extendibility and journey to production must be completed. This aims to show that the pipeline can provide an approachable starting point for future development projects, while </w:t>
      </w:r>
      <w:r w:rsidR="001F1D4E">
        <w:t>reducing</w:t>
      </w:r>
      <w:r w:rsidR="00AB04D9">
        <w:t xml:space="preserve"> the development time spent on creating a real world smart surveillance system. </w:t>
      </w:r>
    </w:p>
    <w:p w:rsidR="009A10AA" w:rsidRDefault="009A10AA" w:rsidP="009A10AA">
      <w:pPr>
        <w:pStyle w:val="Heading2"/>
      </w:pPr>
      <w:bookmarkStart w:id="40" w:name="_Toc512248041"/>
      <w:r>
        <w:t>4.2 Scenario</w:t>
      </w:r>
      <w:bookmarkEnd w:id="40"/>
    </w:p>
    <w:p w:rsidR="009A10AA" w:rsidRPr="009A10AA" w:rsidRDefault="009A10AA" w:rsidP="009A10AA">
      <w:r>
        <w:t>Abbey Road in London, pictured on the front of the famous Beetles album Abbey Road, is a busy road crossing and a popular destination for tourists and locals. Due to this, it is under live surveillance at all times</w:t>
      </w:r>
      <w:r w:rsidR="000910C3">
        <w:t>,</w:t>
      </w:r>
      <w:r>
        <w:t xml:space="preserve"> </w:t>
      </w:r>
      <w:r w:rsidR="000910C3">
        <w:t>with</w:t>
      </w:r>
      <w:r>
        <w:t xml:space="preserve">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2248042"/>
      <w:r>
        <w:lastRenderedPageBreak/>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630587" w:rsidRDefault="009A10AA" w:rsidP="009A10AA">
      <w:bookmarkStart w:id="42" w:name="_Toc512248043"/>
      <w:r w:rsidRPr="009A10AA">
        <w:rPr>
          <w:rStyle w:val="Heading3Char"/>
        </w:rPr>
        <w:t xml:space="preserve">4.3.1 </w:t>
      </w:r>
      <w:r w:rsidR="00225B00">
        <w:rPr>
          <w:rStyle w:val="Heading3Char"/>
        </w:rPr>
        <w:t>Enabling</w:t>
      </w:r>
      <w:r w:rsidRPr="009A10AA">
        <w:rPr>
          <w:rStyle w:val="Heading3Char"/>
        </w:rPr>
        <w:t xml:space="preserve"> Video Pre-Processing</w:t>
      </w:r>
      <w:bookmarkEnd w:id="42"/>
      <w:r>
        <w:t xml:space="preserve"> is </w:t>
      </w:r>
      <w:r w:rsidR="00225B00">
        <w:t>completed</w:t>
      </w:r>
      <w:r>
        <w:t xml:space="preserv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standardizes the size of each frame</w:t>
      </w:r>
      <w:r w:rsidR="00225B00">
        <w:t xml:space="preserve"> within the video feed</w:t>
      </w:r>
      <w:r>
        <w:t>, adjusting it to a 400px/400px aspect ratio</w:t>
      </w:r>
      <w:r w:rsidR="00225B00">
        <w:t xml:space="preserve">, before applying person and car tracking, sending the tracking information to Apache Kafka for downstream analysis. </w:t>
      </w:r>
      <w:r>
        <w:t>Along with this, the annotated video is configured to be displayed to screen, allowing easy visualization of the data being sent to</w:t>
      </w:r>
      <w:r w:rsidR="00D41887">
        <w:t xml:space="preserve"> downstream processes (Figure 15</w:t>
      </w:r>
      <w:r>
        <w:t xml:space="preserve">). </w:t>
      </w:r>
    </w:p>
    <w:p w:rsidR="009A10AA" w:rsidRDefault="00922492" w:rsidP="009A10AA">
      <w:r>
        <w:t xml:space="preserve">This development configuration was made through the use of the supplied Python classes, with the developer editing the main function of the program in order to add the appropriate processing steps to the video </w:t>
      </w:r>
      <w:r w:rsidR="00346FF5">
        <w:t>processing pipeline</w:t>
      </w:r>
      <w:r>
        <w:t xml:space="preserve">. From this </w:t>
      </w:r>
      <w:r w:rsidR="00346FF5">
        <w:t xml:space="preserve">single </w:t>
      </w:r>
      <w:r>
        <w:t xml:space="preserve">development change, the program was then run through a command line </w:t>
      </w:r>
      <w:r w:rsidR="00346FF5">
        <w:t xml:space="preserve">interface within </w:t>
      </w:r>
      <w:r>
        <w:t xml:space="preserve">the production infrastructure, with key </w:t>
      </w:r>
      <w:r w:rsidR="00346FF5">
        <w:t>connection details</w:t>
      </w:r>
      <w:r>
        <w:t xml:space="preserve"> being passed in at runtime. This enabled the dynamic redeployment of the system, for instance if the connection details to downstream services changed during development, by simply restarting the program with the updated connection details. </w:t>
      </w:r>
      <w:r w:rsidR="00346FF5">
        <w:t>Thus, once the pipeline was configured to contain the required processing steps, no further de</w:t>
      </w:r>
      <w:r w:rsidR="00AA4459">
        <w:t>velopment changes were required, reducing the amount of time spent developing and redeploying the system.</w:t>
      </w:r>
    </w:p>
    <w:p w:rsidR="009A10AA" w:rsidRDefault="009A10AA" w:rsidP="009A10AA">
      <w:r>
        <w:rPr>
          <w:noProof/>
          <w:lang w:val="en-GB" w:eastAsia="en-GB"/>
        </w:rPr>
        <w:lastRenderedPageBreak/>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D8572B" w:rsidRDefault="009A10AA" w:rsidP="009A10AA">
      <w:bookmarkStart w:id="43" w:name="_Toc512248044"/>
      <w:r w:rsidRPr="009A10AA">
        <w:rPr>
          <w:rStyle w:val="Heading3Char"/>
        </w:rPr>
        <w:t xml:space="preserve">4.3.2 </w:t>
      </w:r>
      <w:r w:rsidR="00D8572B">
        <w:rPr>
          <w:rStyle w:val="Heading3Char"/>
        </w:rPr>
        <w:t>Enabling</w:t>
      </w:r>
      <w:r w:rsidRPr="009A10AA">
        <w:rPr>
          <w:rStyle w:val="Heading3Char"/>
        </w:rPr>
        <w:t xml:space="preserve">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w:t>
      </w:r>
      <w:r w:rsidR="00D8572B">
        <w:t>From a development perspective, the activity analysis service therefore did not require any physical code</w:t>
      </w:r>
      <w:r w:rsidR="00E059CD">
        <w:t xml:space="preserve"> changes, but instead required the updating of c</w:t>
      </w:r>
      <w:r w:rsidR="00D8572B">
        <w:t xml:space="preserve">onfiguration files </w:t>
      </w:r>
      <w:r w:rsidR="00E059CD">
        <w:t>in order to run the activity models to work with the given video feed annotations. As the configuration files do not require compilation, and their location is passed into the service at runtime, the development procedure was streamlined during the deployment of this service. In order to tune the models, the developer had to collect video annotations typical of the deployed video processing service, and then investigate through the running of the activity analysis service which parameter combinations produced the most reliable activity detections</w:t>
      </w:r>
      <w:r w:rsidR="0040015C">
        <w:t xml:space="preserve"> (Figure 16)</w:t>
      </w:r>
      <w:r w:rsidR="00E059CD">
        <w:t>.</w:t>
      </w:r>
      <w:r w:rsidR="00DD46A1">
        <w:t xml:space="preserve"> </w:t>
      </w:r>
      <w:r w:rsidR="00E059CD">
        <w:t>Once this was complete, the developer could then save these configuration files and, when deploying the activity analysis service to production, pass them at runtime to be used by the final deployed service.</w:t>
      </w:r>
    </w:p>
    <w:p w:rsidR="000044D8" w:rsidRDefault="000044D8" w:rsidP="000044D8">
      <w:pPr>
        <w:jc w:val="center"/>
      </w:pPr>
      <w:r>
        <w:rPr>
          <w:noProof/>
          <w:lang w:val="en-GB" w:eastAsia="en-GB"/>
        </w:rPr>
        <w:lastRenderedPageBreak/>
        <w:drawing>
          <wp:inline distT="0" distB="0" distL="0" distR="0" wp14:anchorId="519A4FE3" wp14:editId="7A5BCCE1">
            <wp:extent cx="2713990" cy="63142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1605"/>
                    <a:stretch/>
                  </pic:blipFill>
                  <pic:spPr bwMode="auto">
                    <a:xfrm>
                      <a:off x="0" y="0"/>
                      <a:ext cx="2722980" cy="6335214"/>
                    </a:xfrm>
                    <a:prstGeom prst="rect">
                      <a:avLst/>
                    </a:prstGeom>
                    <a:ln>
                      <a:noFill/>
                    </a:ln>
                    <a:extLst>
                      <a:ext uri="{53640926-AAD7-44D8-BBD7-CCE9431645EC}">
                        <a14:shadowObscured xmlns:a14="http://schemas.microsoft.com/office/drawing/2010/main"/>
                      </a:ext>
                    </a:extLst>
                  </pic:spPr>
                </pic:pic>
              </a:graphicData>
            </a:graphic>
          </wp:inline>
        </w:drawing>
      </w:r>
    </w:p>
    <w:p w:rsidR="000044D8" w:rsidRDefault="000044D8" w:rsidP="000044D8">
      <w:pPr>
        <w:pStyle w:val="TableFigure"/>
        <w:jc w:val="center"/>
      </w:pPr>
      <w:r>
        <w:t>Figure 16: The final configuration file used within the activity analysis service. This displays the parameters that are available to the developer in order to tune the different activity models.</w:t>
      </w:r>
    </w:p>
    <w:p w:rsidR="000044D8" w:rsidRDefault="000044D8" w:rsidP="000044D8">
      <w:pPr>
        <w:pStyle w:val="TableFigure"/>
        <w:jc w:val="center"/>
      </w:pPr>
    </w:p>
    <w:p w:rsidR="00D1130F" w:rsidRDefault="009A10AA" w:rsidP="009A10AA">
      <w:bookmarkStart w:id="44" w:name="_Toc512248045"/>
      <w:r w:rsidRPr="009A10AA">
        <w:rPr>
          <w:rStyle w:val="Heading3Char"/>
        </w:rPr>
        <w:t xml:space="preserve">4.3.3 </w:t>
      </w:r>
      <w:r w:rsidR="00E059CD">
        <w:rPr>
          <w:rStyle w:val="Heading3Char"/>
        </w:rPr>
        <w:t>Enabling</w:t>
      </w:r>
      <w:r w:rsidRPr="009A10AA">
        <w:rPr>
          <w:rStyle w:val="Heading3Char"/>
        </w:rPr>
        <w:t xml:space="preserve"> Event Analysis</w:t>
      </w:r>
      <w:bookmarkEnd w:id="44"/>
      <w:r>
        <w:t xml:space="preserve"> is completed through </w:t>
      </w:r>
      <w:r w:rsidR="00D1130F">
        <w:t xml:space="preserve">the provided Apache Spark task. The task requires no development changes for this use case, as the provided unsupervised </w:t>
      </w:r>
      <w:r w:rsidR="00DD46A1">
        <w:t xml:space="preserve">event </w:t>
      </w:r>
      <w:r w:rsidR="00DD46A1">
        <w:lastRenderedPageBreak/>
        <w:t xml:space="preserve">analysis model is sufficient for this deployment. When configuring this service, the developer has to choose the number of clusters the unsupervised K-Means algorithm will use to classify events, while is done through a configuration file. To investigate what number of clusters should be used, the developer has to run the system within a local environment, and have it produce classifications based on typical data produced from the activity analysis service. This data then has to be investigated in order to determine how many clusters of activities exist, resulting in the developer settling on 5 for this specific use case. </w:t>
      </w:r>
    </w:p>
    <w:p w:rsidR="00DD46A1" w:rsidRDefault="00DD46A1" w:rsidP="009A10AA">
      <w:r>
        <w:t>Consuming the anomalous scores, a separate Apache Flink task was deployed by the developer, configured to send emails when an anomalous result was witnessed (</w:t>
      </w:r>
      <w:r w:rsidR="00DF5CC4">
        <w:t>Figure 17</w:t>
      </w:r>
      <w:r>
        <w:t xml:space="preserve">). The trigger for this service </w:t>
      </w:r>
      <w:r w:rsidR="00666FE9">
        <w:t xml:space="preserve">to send an email can be caused by either marking a cluster as anomalous, sending an email for every record assigned to the cluster, or when a record deviates by a given threshold from its assigned cluster. This configuration is tuned through a configuration file, and the developer can select rules influenced by the data produced from the event classification service. As this is a small use case with a limited runtime it is difficult to create meaningful rules, therefore the developer selected all items within cluster 1 to be anomalous, allowing the evaluation of data integration when an anomaly is witnessed. </w:t>
      </w:r>
      <w:r>
        <w:t xml:space="preserve">The email </w:t>
      </w:r>
      <w:r w:rsidR="00666FE9">
        <w:t xml:space="preserve">sent when an anomaly is observed </w:t>
      </w:r>
      <w:r>
        <w:t xml:space="preserve">contains information to identify and investigate the anomalous record, with a link to the Neo4J cluster where data can be visualized and interrogated. </w:t>
      </w:r>
    </w:p>
    <w:p w:rsidR="00DF5CC4" w:rsidRDefault="00DF5CC4" w:rsidP="00DF5CC4">
      <w:pPr>
        <w:jc w:val="center"/>
      </w:pPr>
      <w:r>
        <w:rPr>
          <w:noProof/>
          <w:lang w:val="en-GB" w:eastAsia="en-GB"/>
        </w:rPr>
        <w:lastRenderedPageBreak/>
        <w:drawing>
          <wp:inline distT="0" distB="0" distL="0" distR="0" wp14:anchorId="38A93254" wp14:editId="1D48006A">
            <wp:extent cx="4124325" cy="3762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24325" cy="3762375"/>
                    </a:xfrm>
                    <a:prstGeom prst="rect">
                      <a:avLst/>
                    </a:prstGeom>
                  </pic:spPr>
                </pic:pic>
              </a:graphicData>
            </a:graphic>
          </wp:inline>
        </w:drawing>
      </w:r>
    </w:p>
    <w:p w:rsidR="00DF5CC4" w:rsidRDefault="00DF5CC4" w:rsidP="00DF5CC4">
      <w:pPr>
        <w:jc w:val="center"/>
      </w:pPr>
      <w:r>
        <w:t>Figure 17: The current email sent to a user when an anomaly is detected. This included the unique ID of the object involved in the anomaly, the event classification cluster it was assigned along with its deviation score.</w:t>
      </w:r>
    </w:p>
    <w:p w:rsidR="00DF5CC4" w:rsidRDefault="00DF5CC4" w:rsidP="00DF5CC4">
      <w:pPr>
        <w:jc w:val="center"/>
      </w:pPr>
    </w:p>
    <w:p w:rsidR="007414C7" w:rsidRDefault="007414C7" w:rsidP="009A10AA">
      <w:bookmarkStart w:id="45" w:name="_Toc512248046"/>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w:t>
      </w:r>
      <w:r w:rsidR="009F44EE">
        <w:t>dashboard and</w:t>
      </w:r>
      <w:r>
        <w:t xml:space="preserve"> gave visualization and querying capabilities over the produced data. </w:t>
      </w:r>
    </w:p>
    <w:p w:rsidR="009A10AA" w:rsidRPr="009A10AA" w:rsidRDefault="009A10AA" w:rsidP="009A10AA"/>
    <w:p w:rsidR="009A10AA" w:rsidRDefault="009A10AA" w:rsidP="009A10AA">
      <w:pPr>
        <w:pStyle w:val="Heading2"/>
      </w:pPr>
      <w:bookmarkStart w:id="46" w:name="_Toc512248047"/>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2248048"/>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2248049"/>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2248050"/>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2248051"/>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2248052"/>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2" w:name="_Toc512248053"/>
      <w:r>
        <w:t>4.5 Findings</w:t>
      </w:r>
      <w:bookmarkEnd w:id="52"/>
    </w:p>
    <w:p w:rsidR="001C0DDD" w:rsidRDefault="001C0DDD" w:rsidP="001C0DDD">
      <w:r>
        <w:t xml:space="preserve">Sampling from a </w:t>
      </w:r>
      <w:r w:rsidR="009F44EE">
        <w:t>thirteen-megabyte</w:t>
      </w:r>
      <w:r>
        <w:t xml:space="preserv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B07B1C">
        <w:t>Figure 17, Figure 18</w:t>
      </w:r>
      <w:r>
        <w:t>).</w:t>
      </w:r>
    </w:p>
    <w:p w:rsidR="004C2BC0" w:rsidRDefault="004C2BC0" w:rsidP="001C0DDD"/>
    <w:p w:rsidR="004C2BC0" w:rsidRDefault="004C2BC0" w:rsidP="001C0DDD"/>
    <w:p w:rsidR="001C0DDD" w:rsidRDefault="001C0DDD" w:rsidP="001C0DDD">
      <w:pPr>
        <w:jc w:val="center"/>
      </w:pPr>
      <w:r>
        <w:rPr>
          <w:noProof/>
          <w:lang w:val="en-GB" w:eastAsia="en-GB"/>
        </w:rPr>
        <w:lastRenderedPageBreak/>
        <w:drawing>
          <wp:inline distT="0" distB="0" distL="0" distR="0" wp14:anchorId="79C8744C" wp14:editId="1E7DE99C">
            <wp:extent cx="4903076" cy="2719552"/>
            <wp:effectExtent l="0" t="0" r="12065"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34C69" w:rsidRDefault="00B07B1C" w:rsidP="001C0DDD">
      <w:pPr>
        <w:jc w:val="center"/>
      </w:pPr>
      <w:r>
        <w:t>Figure 17</w:t>
      </w:r>
      <w:r w:rsidR="00934C69">
        <w:t xml:space="preserve">: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drawing>
          <wp:inline distT="0" distB="0" distL="0" distR="0" wp14:anchorId="52C93641" wp14:editId="0121FDDB">
            <wp:extent cx="5178973" cy="2822027"/>
            <wp:effectExtent l="0" t="0" r="3175" b="1651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81786" w:rsidRDefault="00B07B1C" w:rsidP="008B2C77">
      <w:pPr>
        <w:jc w:val="center"/>
      </w:pPr>
      <w:r>
        <w:t>Figure 18</w:t>
      </w:r>
      <w:r w:rsidR="00934C69">
        <w:t xml:space="preserve">: </w:t>
      </w:r>
      <w:r w:rsidR="00B81786">
        <w:t>A chart to show the storage used within the different areas of the implemented pipeline. This aims to show the proportion of data stored at each section of the pipeline in comparison to other stages.</w:t>
      </w:r>
    </w:p>
    <w:p w:rsidR="001C0DDD" w:rsidRDefault="001C0DDD" w:rsidP="001C0DDD">
      <w:r>
        <w:lastRenderedPageBreak/>
        <w:t xml:space="preserve">The second metric that was collected, was the </w:t>
      </w:r>
      <w:r w:rsidR="009F44EE">
        <w:t>number</w:t>
      </w:r>
      <w:r>
        <w:t xml:space="preserve"> of messages sent by the system at each stage of the pipeline, to show the strain each system </w:t>
      </w:r>
      <w:r w:rsidR="0058760D">
        <w:t>placed</w:t>
      </w:r>
      <w:r>
        <w:t xml:space="preserve"> on th</w:t>
      </w:r>
      <w:r w:rsidR="00B02E61">
        <w:t xml:space="preserve">e </w:t>
      </w:r>
      <w:r w:rsidR="0058760D">
        <w:t>pipeline</w:t>
      </w:r>
      <w:r w:rsidR="00B02E61">
        <w:t xml:space="preserve"> as </w:t>
      </w:r>
      <w:r w:rsidR="0058760D">
        <w:t>individual entities</w:t>
      </w:r>
      <w:r w:rsidR="00B02E61">
        <w:t xml:space="preserve"> (</w:t>
      </w:r>
      <w:r w:rsidR="00B07B1C">
        <w:t>Figure 19, Figure 20</w:t>
      </w:r>
      <w:r w:rsidR="00B02E61">
        <w:t>).</w:t>
      </w:r>
    </w:p>
    <w:p w:rsidR="004C2BC0" w:rsidRDefault="004C2BC0" w:rsidP="003261D7">
      <w:pPr>
        <w:ind w:firstLine="0"/>
      </w:pPr>
    </w:p>
    <w:p w:rsidR="00B02E61" w:rsidRDefault="00B02E61" w:rsidP="00B02E61">
      <w:pPr>
        <w:jc w:val="center"/>
      </w:pPr>
      <w:r>
        <w:rPr>
          <w:noProof/>
          <w:lang w:val="en-GB" w:eastAsia="en-GB"/>
        </w:rPr>
        <w:drawing>
          <wp:inline distT="0" distB="0" distL="0" distR="0" wp14:anchorId="799A77FF" wp14:editId="204C2CF4">
            <wp:extent cx="5076496" cy="2640724"/>
            <wp:effectExtent l="0" t="0" r="1016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02E61" w:rsidRDefault="00B07B1C" w:rsidP="00B02E61">
      <w:pPr>
        <w:jc w:val="center"/>
      </w:pPr>
      <w:r>
        <w:t>Figure 19</w:t>
      </w:r>
      <w:r w:rsidR="00934C69">
        <w:t xml:space="preserve">: </w:t>
      </w:r>
      <w:r w:rsidR="00CD2EDE">
        <w:t xml:space="preserve">A chart to show the amount of records sent from each service during pipeline execution. This aims to show the </w:t>
      </w:r>
      <w:r w:rsidR="009F44EE">
        <w:t>number</w:t>
      </w:r>
      <w:r w:rsidR="00CD2EDE">
        <w:t xml:space="preserve">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lastRenderedPageBreak/>
        <w:drawing>
          <wp:inline distT="0" distB="0" distL="0" distR="0" wp14:anchorId="2FCF942E" wp14:editId="3F526A29">
            <wp:extent cx="5210503" cy="2648607"/>
            <wp:effectExtent l="0" t="0" r="9525" b="184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934C69" w:rsidRDefault="00B07B1C" w:rsidP="00CD2EDE">
      <w:pPr>
        <w:jc w:val="center"/>
      </w:pPr>
      <w:r>
        <w:t>Figure 20</w:t>
      </w:r>
      <w:r w:rsidR="00934C69">
        <w:t xml:space="preserve">: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Default="001C0DDD" w:rsidP="009A10AA">
      <w:pPr>
        <w:pStyle w:val="Heading2"/>
      </w:pPr>
      <w:bookmarkStart w:id="53" w:name="_Toc512248054"/>
      <w:r>
        <w:t>4.6</w:t>
      </w:r>
      <w:r w:rsidR="009A10AA">
        <w:t xml:space="preserve"> Evaluation</w:t>
      </w:r>
      <w:bookmarkEnd w:id="53"/>
    </w:p>
    <w:p w:rsidR="009A10AA" w:rsidRDefault="00DD39DA" w:rsidP="009A10AA">
      <w:r>
        <w:t>With the aim of showcasing the pipeline as a realistic base for video surveillance operations, the evaluation of the pipelines ability to present useful information is critical. Further to this, the evaluation of the deployment procedure and performance of the pipeline are required in order t</w:t>
      </w:r>
      <w:r w:rsidR="0040015C">
        <w:t>o determine if the pipeline can physically be used with current surveillance systems, and that the pipeline is capable of scaling to meet large user requirements.</w:t>
      </w:r>
    </w:p>
    <w:p w:rsidR="00630587" w:rsidRDefault="00630587" w:rsidP="009A10AA">
      <w:bookmarkStart w:id="54" w:name="_Toc512248055"/>
      <w:r w:rsidRPr="00630587">
        <w:rPr>
          <w:rStyle w:val="Heading3Char"/>
        </w:rPr>
        <w:t>4.6.1 Development Experience</w:t>
      </w:r>
      <w:bookmarkEnd w:id="54"/>
      <w:r>
        <w:t xml:space="preserve"> is a major part of the pipelines capability to be adopted when providing smart surveillance systems. As shown through the use case development procedure, minor modifications are required to the existing pipeline to prov</w:t>
      </w:r>
      <w:r w:rsidR="008B2C77">
        <w:t xml:space="preserve">ide core functionality. </w:t>
      </w:r>
      <w:r w:rsidR="003261D7">
        <w:t>However,</w:t>
      </w:r>
      <w:r>
        <w:t xml:space="preserve"> when tuning models</w:t>
      </w:r>
      <w:r w:rsidR="008B2C77">
        <w:t>,</w:t>
      </w:r>
      <w:r>
        <w:t xml:space="preserve"> a notion of typical data that will be fed into t</w:t>
      </w:r>
      <w:r w:rsidR="008B2C77">
        <w:t>he processing stage is required</w:t>
      </w:r>
      <w:r>
        <w:t xml:space="preserve"> which may become problematic if this cannot be obtained without a production </w:t>
      </w:r>
      <w:r>
        <w:lastRenderedPageBreak/>
        <w:t xml:space="preserve">installation of the system. In contrast to this, the deployment procedure for the required infrastructure is simple and abstracted away from the developer. This enables a fast turnaround time when testing and deploying services. Coupled with the fast deployment of </w:t>
      </w:r>
      <w:r w:rsidR="00455F1B">
        <w:t>infrastructure</w:t>
      </w:r>
      <w:r>
        <w:t>,</w:t>
      </w:r>
      <w:r w:rsidR="00455F1B">
        <w:t xml:space="preserve"> services are also designed to take in parameters at runtime through configuration files and command line arguments. This allows tasks to be deployed once, then ran with a variety of different configuration arguments, allowing a quick exploration of parameters in order to determine an optimum configuration for the specific use case. </w:t>
      </w:r>
      <w:r>
        <w:t xml:space="preserve"> </w:t>
      </w:r>
    </w:p>
    <w:p w:rsidR="003521D2" w:rsidRDefault="001C0DDD" w:rsidP="003521D2">
      <w:bookmarkStart w:id="55" w:name="_Toc512248056"/>
      <w:r>
        <w:rPr>
          <w:rStyle w:val="Heading3Char"/>
        </w:rPr>
        <w:t>4.6</w:t>
      </w:r>
      <w:r w:rsidR="004A68F9">
        <w:rPr>
          <w:rStyle w:val="Heading3Char"/>
        </w:rPr>
        <w:t>.2</w:t>
      </w:r>
      <w:r w:rsidR="003521D2" w:rsidRPr="003521D2">
        <w:rPr>
          <w:rStyle w:val="Heading3Char"/>
        </w:rPr>
        <w:t xml:space="preserve"> </w:t>
      </w:r>
      <w:r w:rsidR="0040015C">
        <w:rPr>
          <w:rStyle w:val="Heading3Char"/>
        </w:rPr>
        <w:t>Data Interrogation</w:t>
      </w:r>
      <w:bookmarkEnd w:id="55"/>
      <w:r w:rsidR="003521D2">
        <w:t xml:space="preserve"> </w:t>
      </w:r>
      <w:r w:rsidR="0040015C">
        <w:t>within</w:t>
      </w:r>
      <w:r w:rsidR="003521D2">
        <w:t xml:space="preserve">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B07B1C">
        <w:t xml:space="preserve"> produced, as shown in Figure 21</w:t>
      </w:r>
      <w:r>
        <w:t xml:space="preserve">. Further to the ability to collect </w:t>
      </w:r>
      <w:r w:rsidR="001F1D4E">
        <w:t>Meta</w:t>
      </w:r>
      <w:r>
        <w:t xml:space="preserve"> data on the events being captured, the activities that have been identified can also be visualized within 3Dimensional space, allowing for interactive exploration of data formations over time (</w:t>
      </w:r>
      <w:r w:rsidR="00B07B1C">
        <w:t>Figure 22</w:t>
      </w:r>
      <w:r w:rsidR="00131B87">
        <w:t>).</w:t>
      </w:r>
    </w:p>
    <w:p w:rsidR="00B07B1C" w:rsidRDefault="00B07B1C" w:rsidP="00B07B1C">
      <w:pPr>
        <w:jc w:val="center"/>
      </w:pPr>
      <w:r>
        <w:rPr>
          <w:noProof/>
          <w:lang w:val="en-GB" w:eastAsia="en-GB"/>
        </w:rPr>
        <w:lastRenderedPageBreak/>
        <w:drawing>
          <wp:inline distT="0" distB="0" distL="0" distR="0" wp14:anchorId="65944A18" wp14:editId="04EB572F">
            <wp:extent cx="4043856" cy="2883840"/>
            <wp:effectExtent l="0" t="0" r="0" b="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84392" cy="2912748"/>
                    </a:xfrm>
                    <a:prstGeom prst="rect">
                      <a:avLst/>
                    </a:prstGeom>
                    <a:noFill/>
                    <a:ln>
                      <a:noFill/>
                    </a:ln>
                  </pic:spPr>
                </pic:pic>
              </a:graphicData>
            </a:graphic>
          </wp:inline>
        </w:drawing>
      </w:r>
    </w:p>
    <w:p w:rsidR="00B07B1C" w:rsidRDefault="00B07B1C" w:rsidP="00B07B1C">
      <w:pPr>
        <w:pStyle w:val="TableFigure"/>
        <w:jc w:val="center"/>
      </w:pPr>
      <w:r>
        <w:t>Figure 21: The implemented video processing analytics pipeline detecting activities within the given video stream.</w:t>
      </w:r>
    </w:p>
    <w:p w:rsidR="00B07B1C" w:rsidRDefault="00B07B1C" w:rsidP="00B07B1C">
      <w:pPr>
        <w:jc w:val="center"/>
      </w:pPr>
      <w:r>
        <w:rPr>
          <w:noProof/>
          <w:lang w:val="en-GB" w:eastAsia="en-GB"/>
        </w:rPr>
        <w:drawing>
          <wp:inline distT="0" distB="0" distL="0" distR="0" wp14:anchorId="2221917E" wp14:editId="7CD7525B">
            <wp:extent cx="4130566" cy="3255619"/>
            <wp:effectExtent l="0" t="0" r="3810" b="254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9">
                      <a:extLst>
                        <a:ext uri="{28A0092B-C50C-407E-A947-70E740481C1C}">
                          <a14:useLocalDpi xmlns:a14="http://schemas.microsoft.com/office/drawing/2010/main" val="0"/>
                        </a:ext>
                      </a:extLst>
                    </a:blip>
                    <a:srcRect l="30666" t="31454" r="35500" b="21068"/>
                    <a:stretch/>
                  </pic:blipFill>
                  <pic:spPr bwMode="auto">
                    <a:xfrm>
                      <a:off x="0" y="0"/>
                      <a:ext cx="4205802" cy="3314918"/>
                    </a:xfrm>
                    <a:prstGeom prst="rect">
                      <a:avLst/>
                    </a:prstGeom>
                    <a:noFill/>
                    <a:ln>
                      <a:noFill/>
                    </a:ln>
                    <a:extLst>
                      <a:ext uri="{53640926-AAD7-44D8-BBD7-CCE9431645EC}">
                        <a14:shadowObscured xmlns:a14="http://schemas.microsoft.com/office/drawing/2010/main"/>
                      </a:ext>
                    </a:extLst>
                  </pic:spPr>
                </pic:pic>
              </a:graphicData>
            </a:graphic>
          </wp:inline>
        </w:drawing>
      </w:r>
    </w:p>
    <w:p w:rsidR="00B07B1C" w:rsidRDefault="00B07B1C" w:rsidP="003261D7">
      <w:pPr>
        <w:jc w:val="center"/>
      </w:pPr>
      <w:r>
        <w:t>Figure 22: A plot to show the average displacement of events by the event type, in their observed x position. This shows the clustering of event types in the video stream, and where they are usually found. Isolating an event for investigation from within the displayed graph.</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401646">
        <w:t>e. As you can see from Figure 23</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401646" w:rsidRDefault="00401646" w:rsidP="00401646">
      <w:pPr>
        <w:jc w:val="center"/>
      </w:pPr>
      <w:r>
        <w:rPr>
          <w:noProof/>
          <w:lang w:val="en-GB" w:eastAsia="en-GB"/>
        </w:rPr>
        <w:drawing>
          <wp:inline distT="0" distB="0" distL="0" distR="0" wp14:anchorId="1F0CD538" wp14:editId="4A5C8A21">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401646" w:rsidRDefault="00401646" w:rsidP="00401646">
      <w:pPr>
        <w:jc w:val="center"/>
      </w:pPr>
      <w:r>
        <w:t>Figure 23: Isolating an event for investigation from within the displayed graph.</w:t>
      </w:r>
    </w:p>
    <w:p w:rsidR="00401646" w:rsidRDefault="00401646" w:rsidP="00655B2E"/>
    <w:p w:rsidR="00850D8D" w:rsidRDefault="00850D8D" w:rsidP="00655B2E">
      <w:r>
        <w:t>Within Neo4J queries can be executed over the dataset to find a particular node that meets a criterion, which are written in Cypher Query Language. On execution of the query, Neo4J returns</w:t>
      </w:r>
      <w:r w:rsidR="00401646">
        <w:t xml:space="preserve"> an interactive graph (Figure 24</w:t>
      </w:r>
      <w:r>
        <w:t xml:space="preserve">) showing the corresponding data node. We can </w:t>
      </w:r>
      <w:r>
        <w:lastRenderedPageBreak/>
        <w:t xml:space="preserve">then make use of the graph database </w:t>
      </w:r>
      <w:r w:rsidR="003261D7">
        <w:t>functionality and</w:t>
      </w:r>
      <w:r>
        <w:t xml:space="preserve">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401646" w:rsidRDefault="00401646" w:rsidP="00655B2E"/>
    <w:p w:rsidR="00401646" w:rsidRDefault="00401646" w:rsidP="00401646">
      <w:pPr>
        <w:jc w:val="center"/>
      </w:pPr>
      <w:r w:rsidRPr="00187BB1">
        <w:rPr>
          <w:noProof/>
          <w:lang w:val="en-GB" w:eastAsia="en-GB"/>
        </w:rPr>
        <w:drawing>
          <wp:inline distT="0" distB="0" distL="0" distR="0" wp14:anchorId="6F52068A" wp14:editId="38D1C662">
            <wp:extent cx="4966406" cy="3090041"/>
            <wp:effectExtent l="0" t="0" r="5715"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744" t="8931" r="50196" b="52813"/>
                    <a:stretch/>
                  </pic:blipFill>
                  <pic:spPr bwMode="auto">
                    <a:xfrm>
                      <a:off x="0" y="0"/>
                      <a:ext cx="4987249" cy="3103010"/>
                    </a:xfrm>
                    <a:prstGeom prst="rect">
                      <a:avLst/>
                    </a:prstGeom>
                    <a:noFill/>
                    <a:ln>
                      <a:noFill/>
                    </a:ln>
                    <a:extLst>
                      <a:ext uri="{53640926-AAD7-44D8-BBD7-CCE9431645EC}">
                        <a14:shadowObscured xmlns:a14="http://schemas.microsoft.com/office/drawing/2010/main"/>
                      </a:ext>
                    </a:extLst>
                  </pic:spPr>
                </pic:pic>
              </a:graphicData>
            </a:graphic>
          </wp:inline>
        </w:drawing>
      </w:r>
    </w:p>
    <w:p w:rsidR="00630587" w:rsidRDefault="00401646" w:rsidP="00630587">
      <w:pPr>
        <w:jc w:val="center"/>
      </w:pPr>
      <w:r>
        <w:t xml:space="preserve">Figure 23: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w:t>
      </w:r>
      <w:r w:rsidR="00630587">
        <w:t>to see other associated events.</w:t>
      </w:r>
    </w:p>
    <w:p w:rsidR="00630587" w:rsidRDefault="00630587" w:rsidP="00630587">
      <w:pPr>
        <w:jc w:val="center"/>
      </w:pPr>
    </w:p>
    <w:p w:rsidR="00850D8D" w:rsidRDefault="001C0DDD" w:rsidP="00655B2E">
      <w:bookmarkStart w:id="56" w:name="_Toc512248057"/>
      <w:r>
        <w:rPr>
          <w:rStyle w:val="Heading3Char"/>
        </w:rPr>
        <w:lastRenderedPageBreak/>
        <w:t>4.6</w:t>
      </w:r>
      <w:r w:rsidR="004A68F9">
        <w:rPr>
          <w:rStyle w:val="Heading3Char"/>
        </w:rPr>
        <w:t>.3</w:t>
      </w:r>
      <w:r w:rsidR="00850D8D" w:rsidRPr="00850D8D">
        <w:rPr>
          <w:rStyle w:val="Heading3Char"/>
        </w:rPr>
        <w:t xml:space="preserve"> Ease of Deployment</w:t>
      </w:r>
      <w:bookmarkEnd w:id="56"/>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w:t>
      </w:r>
      <w:r w:rsidR="0040015C">
        <w:t>the individual running of tasks</w:t>
      </w:r>
      <w:r w:rsidR="00850D8D">
        <w:t>.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4A68F9" w:rsidP="00655B2E">
      <w:bookmarkStart w:id="57" w:name="_Toc512248058"/>
      <w:r>
        <w:rPr>
          <w:rStyle w:val="Heading3Char"/>
        </w:rPr>
        <w:t>4.6.4</w:t>
      </w:r>
      <w:r w:rsidR="00033BDD" w:rsidRPr="002757D5">
        <w:rPr>
          <w:rStyle w:val="Heading3Char"/>
        </w:rPr>
        <w:t xml:space="preserve"> Pipeline Performance</w:t>
      </w:r>
      <w:bookmarkEnd w:id="57"/>
      <w:r w:rsidR="00033BDD">
        <w:t xml:space="preserve"> was measured by collecting the records</w:t>
      </w:r>
      <w:r w:rsidR="008F2FB3">
        <w:t xml:space="preserve"> produced</w:t>
      </w:r>
      <w:r w:rsidR="00033BDD">
        <w:t xml:space="preserve"> and </w:t>
      </w:r>
      <w:r w:rsidR="008F2FB3">
        <w:t>the impact on data transfer</w:t>
      </w:r>
      <w:r w:rsidR="00033BDD">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1E6E11">
        <w:t xml:space="preserve"> (Figure 17</w:t>
      </w:r>
      <w:r w:rsidR="00DB54C3">
        <w:t>)</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w:t>
      </w:r>
      <w:r w:rsidR="00BB4342">
        <w:t>analysis stages</w:t>
      </w:r>
      <w:r w:rsidR="00757520">
        <w:t xml:space="preserve"> </w:t>
      </w:r>
      <w:r w:rsidR="001F373D">
        <w:t xml:space="preserve">are still able to produce reliable insights into the video stream based only on the data produced by the video processing service, showing that the meaningful data held within the video stream is successfully extracted </w:t>
      </w:r>
      <w:r w:rsidR="001F373D">
        <w:lastRenderedPageBreak/>
        <w:t>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Building on this, we can further observe that the downstream processing stages have very little overhead on the system in comparison to the edge of th</w:t>
      </w:r>
      <w:r w:rsidR="001E6E11">
        <w:t>e processing pipeline (Figure 18</w:t>
      </w:r>
      <w:r>
        <w:t xml:space="preserve">). </w:t>
      </w:r>
      <w:r w:rsidR="0040015C">
        <w:t>This displays how the filtering and aggregation of video annotations, over the streaming of the raw video footage, drastically reduces the amount of further processing that has to occur in downstream analytics stages of the pipeline</w:t>
      </w:r>
      <w:r>
        <w:t xml:space="preserve">.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w:t>
      </w:r>
      <w:r w:rsidR="001E6E11">
        <w:t>n the messaging layer (Figure 19, Figure 20</w:t>
      </w:r>
      <w:r w:rsidR="0067158F">
        <w:t>),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xml:space="preserve">, </w:t>
      </w:r>
      <w:r w:rsidR="00757520">
        <w:lastRenderedPageBreak/>
        <w:t>enabling the partition data across more of the brokers in order to handle the larger amount of traffic.</w:t>
      </w:r>
    </w:p>
    <w:p w:rsidR="009B0C72" w:rsidRDefault="004A68F9" w:rsidP="00757520">
      <w:bookmarkStart w:id="58" w:name="_Toc512248059"/>
      <w:r>
        <w:rPr>
          <w:rStyle w:val="Heading3Char"/>
        </w:rPr>
        <w:t>4.6.5</w:t>
      </w:r>
      <w:r w:rsidR="009B0C72" w:rsidRPr="009B0C72">
        <w:rPr>
          <w:rStyle w:val="Heading3Char"/>
        </w:rPr>
        <w:t xml:space="preserve"> Inferring Scalability</w:t>
      </w:r>
      <w:bookmarkEnd w:id="58"/>
      <w:r w:rsidR="009B0C72">
        <w:t xml:space="preserve"> </w:t>
      </w:r>
      <w:r w:rsidR="008C0489">
        <w:t>to meet Smart C</w:t>
      </w:r>
      <w:r w:rsidR="009B0C72">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E51345" w:rsidRDefault="00C45064" w:rsidP="00401646">
      <w:r>
        <w:t xml:space="preserve">However, we can now </w:t>
      </w:r>
      <w:r w:rsidR="00A62F3F">
        <w:t xml:space="preserve">expand on this data to view the suitability of the proposed architecture under Smart City requirements. As Surat, India moves towards becoming a Smart City, it currently has deployed 6000 CCTV cameras streaming to its command and control </w:t>
      </w:r>
      <w:r w:rsidR="00A62F3F">
        <w:lastRenderedPageBreak/>
        <w:t>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3]", "plainTextFormattedCitation" : "[43]" }, "properties" : { "noteIndex" : 0 }, "schema" : "https://github.com/citation-style-language/schema/raw/master/csl-citation.json" }</w:instrText>
      </w:r>
      <w:r w:rsidR="00E51345">
        <w:fldChar w:fldCharType="separate"/>
      </w:r>
      <w:r w:rsidR="00E51345" w:rsidRPr="00E51345">
        <w:rPr>
          <w:noProof/>
        </w:rPr>
        <w:t>[43]</w:t>
      </w:r>
      <w:r w:rsidR="00E51345">
        <w:fldChar w:fldCharType="end"/>
      </w:r>
      <w:r w:rsidR="00D67817">
        <w:t>.</w:t>
      </w:r>
    </w:p>
    <w:p w:rsidR="00A74233" w:rsidRDefault="00A74233" w:rsidP="00401646"/>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E40D35" w:rsidRDefault="00D67817" w:rsidP="00401646">
      <w:pPr>
        <w:pStyle w:val="TableFigure"/>
        <w:jc w:val="center"/>
      </w:pPr>
      <w:r>
        <w:t xml:space="preserve">Table 7: A table to show the theoretical production of data by the analytics pipeline, processing 6000 cameras, over a </w:t>
      </w:r>
      <w:bookmarkStart w:id="59" w:name="_GoBack"/>
      <w:bookmarkEnd w:id="59"/>
      <w:r w:rsidR="003261D7">
        <w:t>24-hour</w:t>
      </w:r>
      <w:r>
        <w:t xml:space="preserve"> period.</w:t>
      </w:r>
    </w:p>
    <w:p w:rsidR="00401646" w:rsidRDefault="00401646"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A74233" w:rsidRDefault="00A74233" w:rsidP="004A68F9">
      <w:pPr>
        <w:ind w:firstLine="0"/>
      </w:pPr>
    </w:p>
    <w:p w:rsidR="003B0B48" w:rsidRDefault="00B37E82" w:rsidP="003B0B48">
      <w:pPr>
        <w:pStyle w:val="Heading1"/>
        <w:numPr>
          <w:ilvl w:val="0"/>
          <w:numId w:val="19"/>
        </w:numPr>
      </w:pPr>
      <w:bookmarkStart w:id="60" w:name="_Toc512248060"/>
      <w:r>
        <w:lastRenderedPageBreak/>
        <w:t>Stakeholder</w:t>
      </w:r>
      <w:r w:rsidR="003B0B48">
        <w:t xml:space="preserve"> Evaluation</w:t>
      </w:r>
      <w:bookmarkEnd w:id="60"/>
    </w:p>
    <w:p w:rsidR="00071BAD" w:rsidRDefault="00FE10BE" w:rsidP="00071BAD">
      <w:r>
        <w:t>As the proposed analytics pipeline is expected to enable projects in the realm of video surveillance</w:t>
      </w:r>
      <w:r w:rsidR="00071BAD">
        <w:t xml:space="preserve">, a stakeholder with experience within this domain was presented the </w:t>
      </w:r>
      <w:r w:rsidR="0058760D">
        <w:t>pipeline</w:t>
      </w:r>
      <w:r w:rsidR="00071BAD">
        <w:t xml:space="preserve"> </w:t>
      </w:r>
      <w:r w:rsidR="005C237B">
        <w:t xml:space="preserve">and asked for feedback, </w:t>
      </w:r>
      <w:r w:rsidR="00071BAD">
        <w:t>with the goal of evaluating its scope and impact within the United Kingdom Police Force.</w:t>
      </w:r>
      <w:r w:rsidR="00A5603B">
        <w:t xml:space="preserve"> </w:t>
      </w:r>
      <w:r w:rsidR="00A80BB9">
        <w:t xml:space="preserve">The purpose of this evaluation is to show the </w:t>
      </w:r>
      <w:r w:rsidR="005C237B">
        <w:t>impact</w:t>
      </w:r>
      <w:r w:rsidR="00A80BB9">
        <w:t xml:space="preserve"> the pipeline could </w:t>
      </w:r>
      <w:r w:rsidR="005C237B">
        <w:t>have on</w:t>
      </w:r>
      <w:r w:rsidR="00A80BB9">
        <w:t xml:space="preserve"> surveillance operations within the United Kingdom,</w:t>
      </w:r>
      <w:r w:rsidR="005C237B">
        <w:t xml:space="preserve"> along with the benefits it </w:t>
      </w:r>
      <w:r w:rsidR="00B421ED">
        <w:t>could</w:t>
      </w:r>
      <w:r w:rsidR="005C237B">
        <w:t xml:space="preserve"> bring to </w:t>
      </w:r>
      <w:r w:rsidR="00B421ED">
        <w:t xml:space="preserve">the </w:t>
      </w:r>
      <w:r w:rsidR="005C237B">
        <w:t>development of new systems.</w:t>
      </w:r>
    </w:p>
    <w:p w:rsidR="00071BAD" w:rsidRDefault="00071BAD" w:rsidP="00071BAD">
      <w:pPr>
        <w:pStyle w:val="Heading2"/>
      </w:pPr>
      <w:bookmarkStart w:id="61" w:name="_Toc512248061"/>
      <w:r>
        <w:t>5.1 Stakeholder Background and Experience</w:t>
      </w:r>
      <w:bookmarkEnd w:id="61"/>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w:t>
      </w:r>
      <w:r w:rsidR="00B421ED">
        <w:t>with</w:t>
      </w:r>
      <w:r>
        <w:t xml:space="preserve">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This allows the stakeholder to be in a unique position of having extensive knowledge of Police and military operations,</w:t>
      </w:r>
      <w:r w:rsidR="00B421ED">
        <w:t xml:space="preserve"> while obtaining firsthand experience of the use of CCTV systems currently in operation</w:t>
      </w:r>
      <w:r>
        <w:t xml:space="preserve">. Furthermore, the </w:t>
      </w:r>
      <w:r w:rsidR="00D16620">
        <w:t>diversity</w:t>
      </w:r>
      <w:r>
        <w:t xml:space="preserve"> of roles and positions</w:t>
      </w:r>
      <w:r w:rsidR="00490AB9">
        <w:t xml:space="preserve"> held by the stakeholder</w:t>
      </w:r>
      <w:r w:rsidR="00C27F04">
        <w:t xml:space="preserve"> within the Police F</w:t>
      </w:r>
      <w:r>
        <w:t xml:space="preserve">orce allow a wide variety of application areas to be considered for the </w:t>
      </w:r>
      <w:r>
        <w:lastRenderedPageBreak/>
        <w:t xml:space="preserve">proposed analytics </w:t>
      </w:r>
      <w:r w:rsidR="0058760D">
        <w:t>pipeline</w:t>
      </w:r>
      <w:r w:rsidR="00C27F04">
        <w:t>. Thus,</w:t>
      </w:r>
      <w:r>
        <w:t xml:space="preserve"> giving a full assessment of the </w:t>
      </w:r>
      <w:r w:rsidR="0058760D">
        <w:t>pipelines</w:t>
      </w:r>
      <w:r>
        <w:t xml:space="preserve"> impact and usefulness within current Police operations.</w:t>
      </w:r>
    </w:p>
    <w:p w:rsidR="00F56F42" w:rsidRDefault="00F56F42" w:rsidP="00F56F42">
      <w:pPr>
        <w:pStyle w:val="Heading2"/>
      </w:pPr>
      <w:bookmarkStart w:id="62" w:name="_Toc512248062"/>
      <w:r>
        <w:t>5.2 Evaluating Applicable System Use Cases</w:t>
      </w:r>
      <w:bookmarkEnd w:id="62"/>
    </w:p>
    <w:p w:rsidR="00EB32B2" w:rsidRDefault="00F74BAF" w:rsidP="00EB32B2">
      <w:r>
        <w:t xml:space="preserve">As the </w:t>
      </w:r>
      <w:r w:rsidR="0058760D">
        <w:t>pipelines</w:t>
      </w:r>
      <w:r>
        <w:t xml:space="preserve"> goal is to support the development of </w:t>
      </w:r>
      <w:r w:rsidR="00B421ED">
        <w:t>smart surveillance</w:t>
      </w:r>
      <w:r>
        <w:t xml:space="preserve"> projects, providing a grounding for domain specific use cases, the stakeholder offered a variety of applicable deployments of the system that would aid the UK Police Force. From these use cases, we can evaluate the </w:t>
      </w:r>
      <w:r w:rsidR="0058760D">
        <w:t>pipelines</w:t>
      </w:r>
      <w:r>
        <w:t xml:space="preserve"> ability to support the business case and estimate what level of development modification would be needed to meet the s</w:t>
      </w:r>
      <w:r w:rsidR="005D7BDD">
        <w:t>pecific requirements.</w:t>
      </w:r>
      <w:r w:rsidR="00FE7624">
        <w:t xml:space="preserve"> </w:t>
      </w:r>
      <w:r w:rsidR="005D7BDD">
        <w:t xml:space="preserve">This aims to provide a metric for the </w:t>
      </w:r>
      <w:r w:rsidR="0058760D">
        <w:t>pipelines</w:t>
      </w:r>
      <w:r w:rsidR="005D7BDD">
        <w:t xml:space="preserve"> appeal to real world surveillance operations</w:t>
      </w:r>
      <w:r w:rsidR="00BC2E33">
        <w:t xml:space="preserve">, and the impact the </w:t>
      </w:r>
      <w:r w:rsidR="0058760D">
        <w:t>pipeline</w:t>
      </w:r>
      <w:r w:rsidR="00BC2E33">
        <w:t xml:space="preserve"> could have on the UK Police force</w:t>
      </w:r>
      <w:r w:rsidR="00FE7624">
        <w:t>, while showcasing the benefit of adopting a common pipeline to video processing over the development of bespoke applications.</w:t>
      </w:r>
    </w:p>
    <w:p w:rsidR="00F74BAF" w:rsidRDefault="00F74BAF" w:rsidP="00EB32B2">
      <w:bookmarkStart w:id="63" w:name="_Toc512248063"/>
      <w:r w:rsidRPr="00080BDE">
        <w:rPr>
          <w:rStyle w:val="Heading3Char"/>
        </w:rPr>
        <w:t xml:space="preserve">5.2.1 </w:t>
      </w:r>
      <w:r w:rsidR="00342FC7" w:rsidRPr="00080BDE">
        <w:rPr>
          <w:rStyle w:val="Heading3Char"/>
        </w:rPr>
        <w:t>Policing Clustered Crimes</w:t>
      </w:r>
      <w:bookmarkEnd w:id="63"/>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I was told that the Police often deploy static cameras to the area, en</w:t>
      </w:r>
      <w:r w:rsidR="00731901">
        <w:t xml:space="preserve">abling them to </w:t>
      </w:r>
      <w:r w:rsidR="00B421ED">
        <w:t>capture criminal activities</w:t>
      </w:r>
      <w:r w:rsidR="00A3163F">
        <w:t xml:space="preserve"> in order to prosecute the perpetrators. Further to this, if vehicle break-ins are reported</w:t>
      </w:r>
      <w:r w:rsidR="00D76158">
        <w:t>,</w:t>
      </w:r>
      <w:r w:rsidR="00A3163F">
        <w:t xml:space="preserve"> the Police often deploy </w:t>
      </w:r>
      <w:r w:rsidR="00D76158">
        <w:t xml:space="preserve">what are known as rat-traps; a series of dummy vehicles equipped with CCTV cameras that can </w:t>
      </w:r>
      <w:r w:rsidR="004C5D23">
        <w:t xml:space="preserve">record any attempted break-ins. These </w:t>
      </w:r>
      <w:r w:rsidR="00B421ED">
        <w:t xml:space="preserve">CCTV feeds are </w:t>
      </w:r>
      <w:r w:rsidR="00C27F04">
        <w:t>frequently</w:t>
      </w:r>
      <w:r w:rsidR="00B421ED">
        <w:t xml:space="preserve"> monitored however it is </w:t>
      </w:r>
      <w:r w:rsidR="00C27F04">
        <w:t>often</w:t>
      </w:r>
      <w:r w:rsidR="00B421ED">
        <w:t xml:space="preserve"> impractical to</w:t>
      </w:r>
      <w:r w:rsidR="000763F1">
        <w:t xml:space="preserve"> monitor all cameras at all times. Therefore, the CCTV feeds are typically used for evidence to track down a perpetrator rather than to catch the perpetrator in the act.</w:t>
      </w:r>
    </w:p>
    <w:p w:rsidR="00E00CF2" w:rsidRDefault="00D76158" w:rsidP="00EB32B2">
      <w:r>
        <w:t>The stakeholder evaluated the use of the analytics pipeline, stating how a system able to detect specific criminal behavior patterns</w:t>
      </w:r>
      <w:r w:rsidR="000763F1">
        <w:t>, such as the theft of a car</w:t>
      </w:r>
      <w:r w:rsidR="00731901">
        <w:t xml:space="preserve">, </w:t>
      </w:r>
      <w:r w:rsidR="000763F1">
        <w:t>coupled with real-time alerts</w:t>
      </w:r>
      <w:r>
        <w:t xml:space="preserve"> </w:t>
      </w:r>
      <w:r>
        <w:lastRenderedPageBreak/>
        <w:t xml:space="preserve">would allow the Police to act </w:t>
      </w:r>
      <w:r w:rsidR="000763F1">
        <w:t>with a much faster response time</w:t>
      </w:r>
      <w:r>
        <w:t>.</w:t>
      </w:r>
      <w:r w:rsidR="00731901">
        <w:t xml:space="preserve"> </w:t>
      </w:r>
      <w:r w:rsidR="00E00CF2">
        <w:t xml:space="preserve">This aids in using CCTV to drive a more pro-active approach to policing, rather than </w:t>
      </w:r>
      <w:r w:rsidR="00EB6D3D">
        <w:t>its primary use as a traceability tool.</w:t>
      </w:r>
    </w:p>
    <w:p w:rsidR="00EB6D3D"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However, this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w:t>
      </w:r>
      <w:r w:rsidR="003130E0">
        <w:t>positioning</w:t>
      </w:r>
      <w:r w:rsidR="004C5D23">
        <w:t xml:space="preserve"> of a person’s limbs. </w:t>
      </w:r>
    </w:p>
    <w:p w:rsidR="009F3EF4" w:rsidRDefault="00E00CF2" w:rsidP="009F3EF4">
      <w:r>
        <w:t>This application of the analytics pipeline would provide</w:t>
      </w:r>
      <w:r w:rsidR="004C5D23">
        <w:t xml:space="preserve"> benefit to the Police Force </w:t>
      </w:r>
      <w:r w:rsidR="003130E0">
        <w:t>through</w:t>
      </w:r>
      <w:r w:rsidR="004C5D23">
        <w:t xml:space="preserve"> </w:t>
      </w:r>
      <w:r w:rsidR="003130E0">
        <w:t xml:space="preserve">the </w:t>
      </w:r>
      <w:r w:rsidR="004C5D23">
        <w:t xml:space="preserve">reduced man hours </w:t>
      </w:r>
      <w:r>
        <w:t xml:space="preserve">spent </w:t>
      </w:r>
      <w:r w:rsidR="004C5D23">
        <w:t xml:space="preserve">watching live CCTV, </w:t>
      </w:r>
      <w:r>
        <w:t>alongside</w:t>
      </w:r>
      <w:r w:rsidR="004C5D23">
        <w:t xml:space="preserve"> </w:t>
      </w:r>
      <w:r>
        <w:t>an improved reaction time to the detection of criminal activities</w:t>
      </w:r>
      <w:r w:rsidR="003130E0">
        <w:t xml:space="preserve"> provided by</w:t>
      </w:r>
      <w:r>
        <w:t xml:space="preserve"> </w:t>
      </w:r>
      <w:r w:rsidR="004C5D23">
        <w:t>real-time alerts</w:t>
      </w:r>
      <w:r>
        <w:t>.</w:t>
      </w:r>
    </w:p>
    <w:p w:rsidR="00312E77" w:rsidRDefault="00312E77" w:rsidP="00EB32B2">
      <w:bookmarkStart w:id="64" w:name="_Toc512248064"/>
      <w:r w:rsidRPr="0001441C">
        <w:rPr>
          <w:rStyle w:val="Heading3Char"/>
        </w:rPr>
        <w:t xml:space="preserve">5.2.2 </w:t>
      </w:r>
      <w:r w:rsidR="0001441C" w:rsidRPr="0001441C">
        <w:rPr>
          <w:rStyle w:val="Heading3Char"/>
        </w:rPr>
        <w:t>Police Officer Location</w:t>
      </w:r>
      <w:bookmarkEnd w:id="64"/>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w:t>
      </w:r>
      <w:r w:rsidR="00A3337C">
        <w:t xml:space="preserve"> to successfully elude capture </w:t>
      </w:r>
      <w:r w:rsidR="00937115">
        <w:t xml:space="preserve">and repeat the same crimes multiple times, aligning break-ins to when businesses have recovered from the original robbery. The stakeholder then demonstrated how the use of the analytics pipeline to record the pattern of behavior leading to the original robbery could be </w:t>
      </w:r>
      <w:r w:rsidR="00A3337C">
        <w:t>used</w:t>
      </w:r>
      <w:r w:rsidR="00937115">
        <w:t xml:space="preserve"> to </w:t>
      </w:r>
      <w:r w:rsidR="003130E0">
        <w:t>identify</w:t>
      </w:r>
      <w:r w:rsidR="00937115">
        <w:t xml:space="preserve"> the pattern reoccurring in the future, which cou</w:t>
      </w:r>
      <w:r w:rsidR="003130E0">
        <w:t xml:space="preserve">ld influence Police positioning, giving </w:t>
      </w:r>
      <w:r w:rsidR="00937115">
        <w:t xml:space="preserve">faster response times and </w:t>
      </w:r>
      <w:r w:rsidR="003130E0">
        <w:t>increasing</w:t>
      </w:r>
      <w:r w:rsidR="00937115">
        <w:t xml:space="preserve"> the likelihood of </w:t>
      </w:r>
      <w:r w:rsidR="003130E0">
        <w:t>apprehending</w:t>
      </w:r>
      <w:r w:rsidR="00937115">
        <w:t xml:space="preserve"> the criminals.</w:t>
      </w:r>
    </w:p>
    <w:p w:rsidR="009F3EF4" w:rsidRDefault="00E134F9" w:rsidP="00EB32B2">
      <w:r>
        <w:lastRenderedPageBreak/>
        <w:t xml:space="preserve">In order to provide this </w:t>
      </w:r>
      <w:r w:rsidR="003C13EA">
        <w:t>behavior,</w:t>
      </w:r>
      <w:r>
        <w:t xml:space="preserve"> the pipeline would have to be modified solely within the event classification and notification services. The modification would consist of comparing data relationships found within the Graph database to what is currently transpiring, sending an alert when previous patterns </w:t>
      </w:r>
      <w:r w:rsidR="003C13EA">
        <w:t>align with</w:t>
      </w:r>
      <w:r>
        <w:t xml:space="preserve"> current o</w:t>
      </w:r>
      <w:r w:rsidR="003C13EA">
        <w:t>bserved patterns, within</w:t>
      </w:r>
      <w:r>
        <w:t xml:space="preserve"> </w:t>
      </w:r>
      <w:r w:rsidR="003C13EA">
        <w:t xml:space="preserve">a </w:t>
      </w:r>
      <w:r>
        <w:t xml:space="preserve">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t>
      </w:r>
      <w:r w:rsidR="00A3337C">
        <w:t>removing</w:t>
      </w:r>
      <w:r>
        <w:t xml:space="preserve"> some of the benefit of an automated system</w:t>
      </w:r>
      <w:r w:rsidR="00A3337C">
        <w:t>.</w:t>
      </w:r>
    </w:p>
    <w:p w:rsidR="00E134F9" w:rsidRDefault="00E134F9" w:rsidP="00EB32B2">
      <w:bookmarkStart w:id="65" w:name="_Toc512248065"/>
      <w:r w:rsidRPr="00C36F09">
        <w:rPr>
          <w:rStyle w:val="Heading3Char"/>
        </w:rPr>
        <w:t>5.2.3 Traffic Monitoring</w:t>
      </w:r>
      <w:bookmarkEnd w:id="65"/>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This could then inform Traffic Officers</w:t>
      </w:r>
      <w:r w:rsidR="00A3337C">
        <w:t>,</w:t>
      </w:r>
      <w:r w:rsidR="00FA5F7C">
        <w:t xml:space="preserve"> who could begin pursuit of the dangerous vehicle. </w:t>
      </w:r>
    </w:p>
    <w:p w:rsidR="00FA5F7C" w:rsidRDefault="00FA5F7C" w:rsidP="00EB32B2">
      <w:r>
        <w:t xml:space="preserve">The </w:t>
      </w:r>
      <w:r w:rsidR="0058760D">
        <w:t>pipeline</w:t>
      </w:r>
      <w:r>
        <w:t xml:space="preserve"> would be able to perform this currently</w:t>
      </w:r>
      <w:r w:rsidR="00A3337C">
        <w:t>,</w:t>
      </w:r>
      <w:r>
        <w:t xml:space="preserve"> with runtime modifications to the provided </w:t>
      </w:r>
      <w:r w:rsidR="00A3337C">
        <w:t>car activity detection models</w:t>
      </w:r>
      <w:r>
        <w:t>. This deployment would have a large impact on the Traffic Officers</w:t>
      </w:r>
      <w:r w:rsidR="00F551B5">
        <w:t xml:space="preserve">, guiding their placement and </w:t>
      </w:r>
      <w:r w:rsidR="003C13EA">
        <w:t xml:space="preserve">reaction time </w:t>
      </w:r>
      <w:r w:rsidR="00F551B5">
        <w:t>to dangerous drivers</w:t>
      </w:r>
      <w:r>
        <w:t xml:space="preserve">, actively saving lives. This is a domain in which the </w:t>
      </w:r>
      <w:r w:rsidR="0058760D">
        <w:t>pipeline</w:t>
      </w:r>
      <w:r>
        <w:t xml:space="preserve"> could be deployed</w:t>
      </w:r>
      <w:r w:rsidR="00F551B5">
        <w:t xml:space="preserve"> with minimal modification</w:t>
      </w:r>
      <w:r>
        <w:t xml:space="preserve">, due to it already containing models for </w:t>
      </w:r>
      <w:r w:rsidR="003C13EA">
        <w:t>the detection of moving cars</w:t>
      </w:r>
      <w:r>
        <w:t xml:space="preserve"> </w:t>
      </w:r>
      <w:r w:rsidR="003C13EA">
        <w:t>along</w:t>
      </w:r>
      <w:r w:rsidR="00F551B5">
        <w:t xml:space="preserve"> with the</w:t>
      </w:r>
      <w:r>
        <w:t xml:space="preserve"> </w:t>
      </w:r>
      <w:r w:rsidR="00F551B5">
        <w:t xml:space="preserve">unsupervised </w:t>
      </w:r>
      <w:r w:rsidR="005B6991">
        <w:t xml:space="preserve">modelling of </w:t>
      </w:r>
      <w:r w:rsidR="003C13EA">
        <w:t>abnormal</w:t>
      </w:r>
      <w:r>
        <w:t xml:space="preserve"> behavior</w:t>
      </w:r>
      <w:r w:rsidR="005B6991">
        <w:t>,</w:t>
      </w:r>
      <w:r>
        <w:t xml:space="preserve"> show</w:t>
      </w:r>
      <w:r w:rsidR="005B6991">
        <w:t xml:space="preserve">ing cars deviating from the </w:t>
      </w:r>
      <w:r w:rsidR="003C13EA">
        <w:t>typical</w:t>
      </w:r>
      <w:r w:rsidR="005B6991">
        <w:t xml:space="preserve"> behavior of vehicles.</w:t>
      </w:r>
    </w:p>
    <w:p w:rsidR="005B6991" w:rsidRDefault="005B6991" w:rsidP="00EB32B2">
      <w:bookmarkStart w:id="66" w:name="_Toc512248066"/>
      <w:r w:rsidRPr="005B6991">
        <w:rPr>
          <w:rStyle w:val="Heading3Char"/>
        </w:rPr>
        <w:lastRenderedPageBreak/>
        <w:t>5.2.4 Person of Interest Identification</w:t>
      </w:r>
      <w:bookmarkEnd w:id="66"/>
      <w:r>
        <w:t xml:space="preserve"> would allow Police forces to track and capture criminals without active monitoring of CCTV systems.</w:t>
      </w:r>
      <w:r w:rsidR="00AC454C">
        <w:t xml:space="preserve"> The stakeholder stated how the systems deployment to large metropolitan areas in its current state would allow for the detection of strange activities </w:t>
      </w:r>
      <w:r w:rsidR="00F87D79">
        <w:t>which</w:t>
      </w:r>
      <w:r w:rsidR="00AC454C">
        <w:t xml:space="preserve">, on detection, could send facial images of people involved in the activity for </w:t>
      </w:r>
      <w:r w:rsidR="0080480A">
        <w:t>identification</w:t>
      </w:r>
      <w:r w:rsidR="00AC454C">
        <w:t>.</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0B1325">
        <w:t>,</w:t>
      </w:r>
      <w:r w:rsidR="00A127AF">
        <w:t xml:space="preserve"> and </w:t>
      </w:r>
      <w:r w:rsidR="000B1325">
        <w:t>subsequent tracking, of individuals who exhibit behavior deemed criminal</w:t>
      </w:r>
      <w:r w:rsidR="00A127AF">
        <w:t xml:space="preserve">. The stakeholder then stated that only on the facial identification of a known criminal would an alert be sent to a control room, allowing for suspicious behavior not involving known criminals to be discarded. </w:t>
      </w:r>
    </w:p>
    <w:p w:rsidR="00A127AF" w:rsidRDefault="00A127AF" w:rsidP="00EB32B2">
      <w:r>
        <w:t xml:space="preserve">The current </w:t>
      </w:r>
      <w:r w:rsidR="0058760D">
        <w:t>pipeline</w:t>
      </w:r>
      <w:r>
        <w:t xml:space="preserve"> would require extensive modification to be able to meet the</w:t>
      </w:r>
      <w:r w:rsidR="00BC2E33">
        <w:t xml:space="preserve"> requirements of this scenario, with the addition of sending facial images to </w:t>
      </w:r>
      <w:r w:rsidR="000B1325">
        <w:t>server-side</w:t>
      </w:r>
      <w:r w:rsidR="00BC2E33">
        <w:t xml:space="preserve"> processes that could then perform facial recognition against an existing database of criminal faces. Regardless of the extensive modification, the </w:t>
      </w:r>
      <w:r w:rsidR="0058760D">
        <w:t>pipeline</w:t>
      </w:r>
      <w:r w:rsidR="00BC2E33">
        <w:t xml:space="preserve"> would still be able to support this kind of large </w:t>
      </w:r>
      <w:r w:rsidR="003C13EA">
        <w:t>modification</w:t>
      </w:r>
      <w:r w:rsidR="00BC2E33">
        <w:t xml:space="preserve"> due to its modular design a</w:t>
      </w:r>
      <w:r w:rsidR="000B1325">
        <w:t>nd distributed messaging layer; the decoupled architecture implemented</w:t>
      </w:r>
      <w:r w:rsidR="00BC2E33">
        <w:t xml:space="preserve"> enables new services to communicate with </w:t>
      </w:r>
      <w:r w:rsidR="000B1325">
        <w:t>current</w:t>
      </w:r>
      <w:r w:rsidR="00BC2E33">
        <w:t xml:space="preserve"> </w:t>
      </w:r>
      <w:r w:rsidR="000B1325">
        <w:t>services, without the modification of existing services</w:t>
      </w:r>
      <w:r w:rsidR="00BC2E33">
        <w:t xml:space="preserve">. Thus, we can still conclude the </w:t>
      </w:r>
      <w:r w:rsidR="0058760D">
        <w:t>pipelines</w:t>
      </w:r>
      <w:r w:rsidR="00BC2E33">
        <w:t xml:space="preserve"> flexibility provides a large benefit to Police operations that may r</w:t>
      </w:r>
      <w:r w:rsidR="003C13EA">
        <w:t>equire very intricate use cases.</w:t>
      </w:r>
    </w:p>
    <w:p w:rsidR="00BC2E33" w:rsidRDefault="00BC2E33" w:rsidP="00EB32B2">
      <w:bookmarkStart w:id="67" w:name="_Toc512248067"/>
      <w:r w:rsidRPr="00BC2E33">
        <w:rPr>
          <w:rStyle w:val="Heading3Char"/>
        </w:rPr>
        <w:t>5.2.5 Time Critical Crimes</w:t>
      </w:r>
      <w:bookmarkEnd w:id="67"/>
      <w:r>
        <w:t xml:space="preserve"> are often the most serious, such as kidnappings, where the speed in which the Police can process all information and act directly effects like likelihood of a </w:t>
      </w:r>
      <w:r w:rsidR="000B1325">
        <w:t>victim’s</w:t>
      </w:r>
      <w:r>
        <w:t xml:space="preserve"> survival. Within this domain, the stakeholder presented the value the analytics pipeline could have in processing video feeds pertinent to </w:t>
      </w:r>
      <w:r w:rsidR="000B1325">
        <w:t>a time critical</w:t>
      </w:r>
      <w:r>
        <w:t xml:space="preserve"> investigation. With the pipeline used to process all </w:t>
      </w:r>
      <w:r w:rsidR="002E6432">
        <w:t xml:space="preserve">available </w:t>
      </w:r>
      <w:r>
        <w:t>video</w:t>
      </w:r>
      <w:r w:rsidR="002E6432">
        <w:t xml:space="preserve"> footage</w:t>
      </w:r>
      <w:r>
        <w:t>, it could flag</w:t>
      </w:r>
      <w:r w:rsidR="000B1325">
        <w:t xml:space="preserve"> anomalous behaviors witnessed</w:t>
      </w:r>
      <w:r w:rsidR="009A7AB9">
        <w:t>,</w:t>
      </w:r>
      <w:r w:rsidR="000B1325">
        <w:t xml:space="preserve"> </w:t>
      </w:r>
      <w:r>
        <w:t>allowing the Police to immediately</w:t>
      </w:r>
      <w:r w:rsidR="002E6432">
        <w:t xml:space="preserve"> playback these incidents, vastly reducing the amount of time </w:t>
      </w:r>
      <w:r w:rsidR="002E6432">
        <w:lastRenderedPageBreak/>
        <w:t xml:space="preserve">spent watching CCTV feeds before a viable lead is detected. This allows the Police to act significantly faster and, if </w:t>
      </w:r>
      <w:r w:rsidR="00F87D79">
        <w:t>no</w:t>
      </w:r>
      <w:r w:rsidR="002E6432">
        <w:t xml:space="preserve"> leads are detected, </w:t>
      </w:r>
      <w:r w:rsidR="000B1325">
        <w:t>does not waste a large amount of man power which could otherwise be spent in other avenues of investigation.</w:t>
      </w:r>
    </w:p>
    <w:p w:rsidR="002E6432" w:rsidRPr="00EB32B2" w:rsidRDefault="006413CE" w:rsidP="00EB32B2">
      <w:r>
        <w:t xml:space="preserve">The </w:t>
      </w:r>
      <w:r w:rsidR="0058760D">
        <w:t>pipeline</w:t>
      </w:r>
      <w:r>
        <w:t xml:space="preserve">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w:t>
      </w:r>
      <w:r w:rsidR="0058760D">
        <w:t>pipelines</w:t>
      </w:r>
      <w:r>
        <w:t xml:space="preserve"> modularity, allowing for its pre-existing services to be used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8" w:name="_Toc512248068"/>
      <w:r>
        <w:t>5.3 Evaluating System Impact</w:t>
      </w:r>
      <w:bookmarkEnd w:id="68"/>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lications, reducing the development time and cost in deploying the pipeline to production</w:t>
      </w:r>
      <w:r>
        <w:t>. The stakeholder</w:t>
      </w:r>
      <w:r w:rsidR="00E462CB">
        <w:t>, when referring to the ability to deploy individual services within the pipeline,</w:t>
      </w:r>
      <w:r>
        <w:t xml:space="preserve"> stated that the pipeline “would give great flexibility i</w:t>
      </w:r>
      <w:r w:rsidR="00E462CB">
        <w:t>n where we could use the system”</w:t>
      </w:r>
      <w:r>
        <w:t xml:space="preserve">. Furthermore, the stakeholder presented that </w:t>
      </w:r>
      <w:r w:rsidR="00316F60">
        <w:t>a large problem with CCTV the Police Force faces is with data collection and storage, with video often having to be downloaded in real-time. As the pipeline aggregates all data it alleviates</w:t>
      </w:r>
      <w:r w:rsidR="004E0452">
        <w:t xml:space="preserve"> the problem of data </w:t>
      </w:r>
      <w:r w:rsidR="004E0452">
        <w:lastRenderedPageBreak/>
        <w:t xml:space="preserve">collection, extracting the necessary information from the video feed and making it immediately accessible to the Police. However, it does not have a solution to the storage of the raw video footage itself, and this is a constraining point on the current system. </w:t>
      </w:r>
    </w:p>
    <w:p w:rsidR="00E462CB"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w:t>
      </w:r>
      <w:r w:rsidR="009A7AB9">
        <w:t xml:space="preserve">currently </w:t>
      </w:r>
      <w:r>
        <w:t>be suitable for lar</w:t>
      </w:r>
      <w:r w:rsidR="00F87D79">
        <w:t>ge metropolitan areas.</w:t>
      </w:r>
      <w:r>
        <w:t xml:space="preserve"> </w:t>
      </w:r>
      <w:r w:rsidR="00F87D79">
        <w:t>However,</w:t>
      </w:r>
      <w:r>
        <w:t xml:space="preserve"> further work</w:t>
      </w:r>
      <w:r w:rsidR="00E462CB">
        <w:t xml:space="preserve"> would be needed</w:t>
      </w:r>
      <w:r>
        <w:t xml:space="preserve"> </w:t>
      </w:r>
      <w:r w:rsidR="00E462CB">
        <w:t>with regards to producing more</w:t>
      </w:r>
      <w:r>
        <w:t xml:space="preserve"> specific models </w:t>
      </w:r>
      <w:r w:rsidR="00E462CB">
        <w:t>for</w:t>
      </w:r>
      <w:r>
        <w:t xml:space="preserve"> </w:t>
      </w:r>
      <w:r w:rsidR="008E1FFE">
        <w:t xml:space="preserve">the identification of </w:t>
      </w:r>
      <w:r>
        <w:t xml:space="preserve">particular criminal activities </w:t>
      </w:r>
      <w:r w:rsidR="00E462CB">
        <w:t>if the pipeline was to be deployed</w:t>
      </w:r>
      <w:r>
        <w:t xml:space="preserve"> to more rural </w:t>
      </w:r>
      <w:r w:rsidR="00E462CB">
        <w:t>areas</w:t>
      </w:r>
      <w:r>
        <w:t>. Further to this, the stakeholder stated that he was unaware of any existing solutions offering similar services to the Police force</w:t>
      </w:r>
      <w:r w:rsidR="00221AF4">
        <w:t xml:space="preserve">, and that the software’s free license and open hosting make it an extremely desirable avenue for the Police to pursue. </w:t>
      </w:r>
    </w:p>
    <w:p w:rsidR="00E462CB" w:rsidRDefault="00E462CB" w:rsidP="006413CE">
      <w:r>
        <w:t xml:space="preserve">This evaluation, coupled with the use case demonstrating the approachability and physical development </w:t>
      </w:r>
      <w:r w:rsidR="008E1FFE">
        <w:t>of</w:t>
      </w:r>
      <w:r>
        <w:t xml:space="preserve"> the </w:t>
      </w:r>
      <w:r w:rsidR="008E1FFE">
        <w:t>analytics</w:t>
      </w:r>
      <w:r>
        <w:t xml:space="preserve"> pipeline, aims to show how the pipeline could support a large variety of surveillance operations. Bringing the benefit of modular design and reusability, the pipeline is adaptable to all stated use cases with a minimal amount of modification, reducing the cost and time to deployment of smart surveillance </w:t>
      </w:r>
      <w:r w:rsidR="0061513E">
        <w:t>systems.</w:t>
      </w:r>
    </w:p>
    <w:p w:rsidR="009B4A3A" w:rsidRDefault="009B4A3A" w:rsidP="006413CE"/>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69" w:name="_Toc512248069"/>
      <w:r>
        <w:lastRenderedPageBreak/>
        <w:t>Discussion and Conclusion</w:t>
      </w:r>
      <w:bookmarkEnd w:id="69"/>
    </w:p>
    <w:p w:rsidR="00D50F44" w:rsidRDefault="00D50F44" w:rsidP="00D50F44">
      <w:pPr>
        <w:pStyle w:val="Heading2"/>
      </w:pPr>
      <w:bookmarkStart w:id="70" w:name="_Toc512248070"/>
      <w:r>
        <w:t>5.1 Summary</w:t>
      </w:r>
      <w:bookmarkEnd w:id="70"/>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r w:rsidR="003730F1">
        <w:t>Once implemented, a viable stakeholder with relevant experience within the UK Police Force was consulted to deem the pipelines ability to improve current surveillance operations.</w:t>
      </w:r>
    </w:p>
    <w:p w:rsidR="009035EC" w:rsidRDefault="009035EC" w:rsidP="009035EC">
      <w:pPr>
        <w:pStyle w:val="Heading2"/>
      </w:pPr>
      <w:bookmarkStart w:id="71" w:name="_Toc512248071"/>
      <w:r>
        <w:t>5.2 Discussion</w:t>
      </w:r>
      <w:bookmarkEnd w:id="71"/>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w:t>
      </w:r>
      <w:r w:rsidR="003D720A">
        <w:t>ty, on the technologies adopted</w:t>
      </w:r>
      <w:r w:rsidR="001D4A74">
        <w:t xml:space="preserve">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w:t>
      </w:r>
      <w:r w:rsidR="000C1C25">
        <w:t>through its technology agnostic architecture, achieve through its distributed messaging layer provided by Apache Kafka</w:t>
      </w:r>
      <w:r>
        <w:t xml:space="preserve">. Also, the use of Edge Computing to extract the meta-data information required by downstream processes, rather than streaming the raw video to the messaging layer, allows for a </w:t>
      </w:r>
      <w:r>
        <w:lastRenderedPageBreak/>
        <w:t xml:space="preserve">high throughput and optimization of the analytics pipeline. This is something unseen in previous </w:t>
      </w:r>
      <w:r w:rsidR="0017344C">
        <w:t>work and</w:t>
      </w:r>
      <w:r>
        <w:t xml:space="preserve"> allows our pipeline to have </w:t>
      </w:r>
      <w:r w:rsidR="00C4319B">
        <w:t xml:space="preserve">a </w:t>
      </w:r>
      <w:r w:rsidR="008B7CB2">
        <w:t>reduction in the</w:t>
      </w:r>
      <w:r w:rsidR="00C4319B">
        <w:t xml:space="preserve"> </w:t>
      </w:r>
      <w:r w:rsidR="008B7CB2">
        <w:t>size</w:t>
      </w:r>
      <w:r w:rsidR="00C4319B">
        <w:t xml:space="preserve"> of data transferred within it</w:t>
      </w:r>
      <w:r>
        <w:t xml:space="preserve">, </w:t>
      </w:r>
      <w:r w:rsidR="00C4319B">
        <w:t>enabling the optimization of deployed infrastructure</w:t>
      </w:r>
      <w:r>
        <w:t>.</w:t>
      </w:r>
    </w:p>
    <w:p w:rsidR="00EF6A63" w:rsidRDefault="00551C17" w:rsidP="00EF6A63">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E51345">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4]"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w:t>
      </w:r>
      <w:r w:rsidR="00EF6A63">
        <w:t>learning-based</w:t>
      </w:r>
      <w:r>
        <w:t xml:space="preserve"> model is adopted. However, with the use of Edge Computing, GPU hardware could be deployed physically within the surveillance ca</w:t>
      </w:r>
      <w:r w:rsidR="00AB53BC">
        <w:t>mera network, and the results of processing the video could then be fed downstream to a Cloud based analytics pipeline. This may hinder the adoption process of the analytics pipeline though, as specific hardware requirements now have to be dep</w:t>
      </w:r>
      <w:r w:rsidR="00EF6A63">
        <w:t>loyed to surveillance networks.</w:t>
      </w:r>
    </w:p>
    <w:p w:rsidR="00DB5083" w:rsidRDefault="009035EC" w:rsidP="00DB5083">
      <w:pPr>
        <w:pStyle w:val="Heading2"/>
      </w:pPr>
      <w:bookmarkStart w:id="72" w:name="_Toc512248072"/>
      <w:r>
        <w:t>5.3</w:t>
      </w:r>
      <w:r w:rsidR="00DB5083">
        <w:t xml:space="preserve"> Objectives Met</w:t>
      </w:r>
      <w:bookmarkEnd w:id="72"/>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73" w:name="_Toc512248073"/>
      <w:r>
        <w:rPr>
          <w:rStyle w:val="Heading3Char"/>
        </w:rPr>
        <w:lastRenderedPageBreak/>
        <w:t xml:space="preserve">5.2.1 </w:t>
      </w:r>
      <w:r w:rsidRPr="00DA7B08">
        <w:rPr>
          <w:rStyle w:val="Heading3Char"/>
        </w:rPr>
        <w:t>Objective One</w:t>
      </w:r>
      <w:bookmarkEnd w:id="73"/>
      <w:r>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w:t>
      </w:r>
      <w:r w:rsidR="00EF6A63">
        <w:t>within its</w:t>
      </w:r>
      <w:r>
        <w:t xml:space="preserve">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study of real-time analytics pipelines successfully deployed to other domains, such as log and message aggregation.</w:t>
      </w:r>
    </w:p>
    <w:p w:rsidR="00A72E93" w:rsidRPr="00656AB7" w:rsidRDefault="00A72E93" w:rsidP="00A72E93">
      <w:pPr>
        <w:rPr>
          <w:rFonts w:cstheme="minorHAnsi"/>
        </w:rPr>
      </w:pPr>
      <w:bookmarkStart w:id="74" w:name="_Toc512248074"/>
      <w:r w:rsidRPr="00A72E93">
        <w:rPr>
          <w:rStyle w:val="Heading3Char"/>
        </w:rPr>
        <w:t>5.2.2 Objective Two</w:t>
      </w:r>
      <w:bookmarkEnd w:id="74"/>
      <w:r>
        <w:t xml:space="preserve">: </w:t>
      </w:r>
      <w:r w:rsidR="00D45B12" w:rsidRPr="002E1629">
        <w:rPr>
          <w:rFonts w:cstheme="minorHAnsi"/>
          <w:color w:val="000000" w:themeColor="text1"/>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w:t>
      </w:r>
      <w:r w:rsidR="00EF6A63">
        <w:t xml:space="preserve"> techniques</w:t>
      </w:r>
      <w:r>
        <w:t xml:space="preserve"> that are able to convert</w:t>
      </w:r>
      <w:r w:rsidR="00823863">
        <w:t xml:space="preserve"> raw video into video annotations that can be consumed by downstream processes. Downstream processes are independent of each other and consist of activity detection </w:t>
      </w:r>
      <w:r w:rsidR="00EF6A63">
        <w:t>including models for;</w:t>
      </w:r>
      <w:r w:rsidR="00823863">
        <w:t xml:space="preserve"> </w:t>
      </w:r>
      <w:r w:rsidR="00EF6A63">
        <w:t xml:space="preserve">people </w:t>
      </w:r>
      <w:r w:rsidR="00823863">
        <w:t xml:space="preserve">standing, </w:t>
      </w:r>
      <w:r w:rsidR="00EF6A63">
        <w:t xml:space="preserve">people </w:t>
      </w:r>
      <w:r w:rsidR="00823863">
        <w:t xml:space="preserve">walking, </w:t>
      </w:r>
      <w:r w:rsidR="00EF6A63">
        <w:t xml:space="preserve">people </w:t>
      </w:r>
      <w:r w:rsidR="00823863">
        <w:t xml:space="preserve">running, </w:t>
      </w:r>
      <w:r w:rsidR="00EF6A63">
        <w:t xml:space="preserve">cars </w:t>
      </w:r>
      <w:r w:rsidR="00823863">
        <w:t xml:space="preserve">parked and </w:t>
      </w:r>
      <w:r w:rsidR="00EF6A63">
        <w:t xml:space="preserve">cars </w:t>
      </w:r>
      <w:r w:rsidR="00823863">
        <w:t xml:space="preserve">driving.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w:t>
      </w:r>
      <w:r w:rsidR="00823863">
        <w:lastRenderedPageBreak/>
        <w:t xml:space="preserve">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5" w:name="_Toc512248075"/>
      <w:r w:rsidRPr="00823863">
        <w:rPr>
          <w:rStyle w:val="Heading3Char"/>
        </w:rPr>
        <w:t>5.2.3 Objective Three</w:t>
      </w:r>
      <w:bookmarkEnd w:id="75"/>
      <w:r>
        <w:t xml:space="preserve">: </w:t>
      </w:r>
      <w:r w:rsidR="006A0489" w:rsidRPr="002E1629">
        <w:rPr>
          <w:rFonts w:cstheme="minorHAnsi"/>
          <w:color w:val="000000" w:themeColor="text1"/>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w:t>
      </w:r>
      <w:r w:rsidR="00EF6A63">
        <w:t>forms a basis for inferring the</w:t>
      </w:r>
      <w:r w:rsidR="009035EC">
        <w:t xml:space="preserve"> pipelines capability </w:t>
      </w:r>
      <w:r w:rsidR="00EF6A63">
        <w:t xml:space="preserve">to integrate </w:t>
      </w:r>
      <w:r w:rsidR="009035EC">
        <w:t>with currently deployed surveillance systems.</w:t>
      </w:r>
    </w:p>
    <w:p w:rsidR="006A0489" w:rsidRDefault="00501E36" w:rsidP="00501E36">
      <w:pPr>
        <w:rPr>
          <w:rFonts w:ascii="AppleSystemUIFont" w:hAnsi="AppleSystemUIFont" w:cs="AppleSystemUIFont"/>
          <w:color w:val="353535"/>
          <w:kern w:val="0"/>
        </w:rPr>
      </w:pPr>
      <w:bookmarkStart w:id="76" w:name="_Toc512248076"/>
      <w:r w:rsidRPr="00501E36">
        <w:rPr>
          <w:rStyle w:val="Heading3Char"/>
        </w:rPr>
        <w:t>5.2.4 Objective Four</w:t>
      </w:r>
      <w:bookmarkEnd w:id="76"/>
      <w:r>
        <w:t xml:space="preserve">: </w:t>
      </w:r>
      <w:r w:rsidR="006A0489" w:rsidRPr="002E1629">
        <w:rPr>
          <w:rFonts w:cstheme="minorHAnsi"/>
          <w:color w:val="000000" w:themeColor="text1"/>
          <w:kern w:val="0"/>
        </w:rPr>
        <w:t>Using the use case defined in objective three, evaluate the pipelines ability to support existing video processing techniques, while meeting bespoke user requirements.</w:t>
      </w:r>
    </w:p>
    <w:p w:rsidR="00501E36" w:rsidRPr="003730F1" w:rsidRDefault="00501E36" w:rsidP="00501E36">
      <w:pPr>
        <w:rPr>
          <w:color w:val="000000" w:themeColor="text1"/>
        </w:rPr>
      </w:pPr>
      <w:r w:rsidRPr="003730F1">
        <w:rPr>
          <w:color w:val="000000" w:themeColor="text1"/>
        </w:rPr>
        <w:t xml:space="preserve">The use case instrumented within this </w:t>
      </w:r>
      <w:r w:rsidR="00825493" w:rsidRPr="003730F1">
        <w:rPr>
          <w:color w:val="000000" w:themeColor="text1"/>
        </w:rPr>
        <w:t>dissertation</w:t>
      </w:r>
      <w:r w:rsidRPr="003730F1">
        <w:rPr>
          <w:color w:val="000000" w:themeColor="text1"/>
        </w:rPr>
        <w:t xml:space="preserve"> enabled the evaluation of the analytics pipeline to provide easy access to data, and proved the components and technologies suggested interacted with each other as expected.</w:t>
      </w:r>
      <w:r w:rsidR="00C9727A" w:rsidRPr="003730F1">
        <w:rPr>
          <w:color w:val="000000" w:themeColor="text1"/>
        </w:rPr>
        <w:t xml:space="preserve"> Accompanying this, the use case showed the development experience when adopting and interacting with the propose pipeline, indicating its approachability for development and ease of use in bespoke circumstances. </w:t>
      </w:r>
      <w:r w:rsidRPr="003730F1">
        <w:rPr>
          <w:color w:val="000000" w:themeColor="text1"/>
        </w:rPr>
        <w:t xml:space="preserve">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rsidRPr="003730F1">
        <w:rPr>
          <w:color w:val="000000" w:themeColor="text1"/>
        </w:rPr>
        <w:t>pipelines</w:t>
      </w:r>
      <w:r w:rsidRPr="003730F1">
        <w:rPr>
          <w:color w:val="000000" w:themeColor="text1"/>
        </w:rPr>
        <w:t xml:space="preserve"> operation at scale, which is expanded upon in 5.4 future development.</w:t>
      </w:r>
    </w:p>
    <w:p w:rsidR="006A0489" w:rsidRDefault="00512DFE" w:rsidP="00A72E93">
      <w:pPr>
        <w:rPr>
          <w:rFonts w:cstheme="minorHAnsi"/>
          <w:color w:val="353535"/>
          <w:kern w:val="0"/>
        </w:rPr>
      </w:pPr>
      <w:bookmarkStart w:id="77" w:name="_Toc512248077"/>
      <w:r>
        <w:rPr>
          <w:rStyle w:val="Heading3Char"/>
        </w:rPr>
        <w:lastRenderedPageBreak/>
        <w:t>5.2.5</w:t>
      </w:r>
      <w:r w:rsidR="006A0489" w:rsidRPr="006A0489">
        <w:rPr>
          <w:rStyle w:val="Heading3Char"/>
        </w:rPr>
        <w:t xml:space="preserve"> Objective </w:t>
      </w:r>
      <w:r>
        <w:rPr>
          <w:rStyle w:val="Heading3Char"/>
        </w:rPr>
        <w:t>Five</w:t>
      </w:r>
      <w:bookmarkEnd w:id="77"/>
      <w:r w:rsidR="006A0489">
        <w:t xml:space="preserve">: </w:t>
      </w:r>
      <w:r w:rsidR="006A0489" w:rsidRPr="002E1629">
        <w:rPr>
          <w:rFonts w:cstheme="minorHAnsi"/>
          <w:color w:val="000000" w:themeColor="text1"/>
          <w:kern w:val="0"/>
        </w:rPr>
        <w:t>Evaluate the pipelines applicability to current projects being conducted through by the United Kingdom Police Force, using a directed interview to a viable stakeholder within the organization.</w:t>
      </w:r>
    </w:p>
    <w:p w:rsidR="00BA5AD8" w:rsidRDefault="00BA5AD8" w:rsidP="00A72E93">
      <w:pPr>
        <w:rPr>
          <w:rFonts w:cstheme="minorHAnsi"/>
          <w:color w:val="353535"/>
          <w:kern w:val="0"/>
        </w:rPr>
      </w:pPr>
      <w:r>
        <w:rPr>
          <w:rFonts w:cstheme="minorHAnsi"/>
          <w:color w:val="353535"/>
          <w:kern w:val="0"/>
        </w:rPr>
        <w:t xml:space="preserve">Once the pipeline was developed, it was described and presented to a viable stakeholder with significant experience both in the UK Police Force and the Armed Forces. </w:t>
      </w:r>
      <w:r w:rsidR="007C5ECC">
        <w:rPr>
          <w:rFonts w:cstheme="minorHAnsi"/>
          <w:color w:val="353535"/>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Pr>
          <w:rFonts w:cstheme="minorHAnsi"/>
          <w:color w:val="353535"/>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501E36" w:rsidP="00D50F44">
      <w:pPr>
        <w:pStyle w:val="Heading2"/>
      </w:pPr>
      <w:bookmarkStart w:id="78" w:name="_Toc512248078"/>
      <w:r>
        <w:t>5.4</w:t>
      </w:r>
      <w:r w:rsidR="00D50F44">
        <w:t xml:space="preserve"> Future Development</w:t>
      </w:r>
      <w:bookmarkEnd w:id="78"/>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w:t>
      </w:r>
      <w:r w:rsidR="00EF6A63">
        <w:t>is able to support features seen within current research areas, including those that contain custom hardware requirements typically not associated with distributed computing</w:t>
      </w:r>
      <w:r>
        <w:t>.</w:t>
      </w:r>
    </w:p>
    <w:p w:rsidR="00F05E43" w:rsidRDefault="00F05E43" w:rsidP="00D50F44">
      <w:r>
        <w:lastRenderedPageBreak/>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w:t>
      </w:r>
      <w:r w:rsidR="00A0198B">
        <w:t>From these analytics, a custom dashboard could be created allowing real-time visualizations of the data being produced within the analytics pipeline</w:t>
      </w:r>
      <w:r>
        <w:t>.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of the event</w:t>
      </w:r>
      <w:r w:rsidR="00A0198B">
        <w:t xml:space="preserve"> occurring for future reference</w:t>
      </w:r>
      <w:r w:rsidR="00612686">
        <w:t xml:space="preserve"> or refinement of models within the analytics pipeline. </w:t>
      </w:r>
    </w:p>
    <w:p w:rsidR="00FB16D3" w:rsidRDefault="00FB16D3" w:rsidP="00294207">
      <w:r>
        <w:t xml:space="preserve">Taking on possible applications from the UK Police Force evaluating stakeholder, future work towards the integration of new modules including facial recognition and Automatic Number Place Recognition (ANPR) would be extremely beneficial to the pipelines applicability to the Police force. Furthermore, creating event classification models focused on the learning and </w:t>
      </w:r>
      <w:r>
        <w:lastRenderedPageBreak/>
        <w:t>detection of specific criminal activities would allow the p</w:t>
      </w:r>
      <w:r w:rsidR="00294207">
        <w:t>ipelines deployment to targeted Police operations outside of metropolitan areas.</w:t>
      </w:r>
    </w:p>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Default="009F1EDD" w:rsidP="00294207"/>
    <w:p w:rsidR="009F1EDD" w:rsidRPr="00D50F44" w:rsidRDefault="009F1EDD" w:rsidP="00294207"/>
    <w:p w:rsidR="00DA5703" w:rsidRPr="00C90569" w:rsidRDefault="00DA5703" w:rsidP="003B5643">
      <w:pPr>
        <w:pStyle w:val="Heading1"/>
        <w:numPr>
          <w:ilvl w:val="0"/>
          <w:numId w:val="19"/>
        </w:numPr>
      </w:pPr>
      <w:bookmarkStart w:id="79" w:name="_Toc512248079"/>
      <w:r>
        <w:lastRenderedPageBreak/>
        <w:t>References</w:t>
      </w:r>
      <w:bookmarkEnd w:id="79"/>
    </w:p>
    <w:p w:rsidR="00E51345" w:rsidRPr="00E51345" w:rsidRDefault="00DA5703" w:rsidP="00E51345">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E51345" w:rsidRPr="00E51345">
        <w:rPr>
          <w:rFonts w:ascii="Times New Roman" w:hAnsi="Times New Roman" w:cs="Times New Roman"/>
          <w:noProof/>
        </w:rPr>
        <w:t>[1]</w:t>
      </w:r>
      <w:r w:rsidR="00E51345" w:rsidRPr="00E51345">
        <w:rPr>
          <w:rFonts w:ascii="Times New Roman" w:hAnsi="Times New Roman" w:cs="Times New Roman"/>
          <w:noProof/>
        </w:rPr>
        <w:tab/>
        <w:t xml:space="preserve">T. Reeve, “How many cameras in the UK? Only 1.85 million, claims ACPO lead on CCTV,” </w:t>
      </w:r>
      <w:r w:rsidR="00E51345" w:rsidRPr="00E51345">
        <w:rPr>
          <w:rFonts w:ascii="Times New Roman" w:hAnsi="Times New Roman" w:cs="Times New Roman"/>
          <w:i/>
          <w:iCs/>
          <w:noProof/>
        </w:rPr>
        <w:t>CCTV Image magazine</w:t>
      </w:r>
      <w:r w:rsidR="00E51345" w:rsidRPr="00E51345">
        <w:rPr>
          <w:rFonts w:ascii="Times New Roman" w:hAnsi="Times New Roman" w:cs="Times New Roman"/>
          <w:noProof/>
        </w:rPr>
        <w:t>, 2011. [Online]. Available: http://www.securitynewsdesk.com/2011/03/01/how-many-cctv-cameras-in-the-uk/.</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w:t>
      </w:r>
      <w:r w:rsidRPr="00E51345">
        <w:rPr>
          <w:rFonts w:ascii="Times New Roman" w:hAnsi="Times New Roman" w:cs="Times New Roman"/>
          <w:noProof/>
        </w:rPr>
        <w:tab/>
        <w:t xml:space="preserve">B. C. Welsh and D. P. Farrington, “Public area CCTV and crime prevention: An updated systematic review and meta-analysis,” </w:t>
      </w:r>
      <w:r w:rsidRPr="00E51345">
        <w:rPr>
          <w:rFonts w:ascii="Times New Roman" w:hAnsi="Times New Roman" w:cs="Times New Roman"/>
          <w:i/>
          <w:iCs/>
          <w:noProof/>
        </w:rPr>
        <w:t>Justice Quarterly</w:t>
      </w:r>
      <w:r w:rsidRPr="00E51345">
        <w:rPr>
          <w:rFonts w:ascii="Times New Roman" w:hAnsi="Times New Roman" w:cs="Times New Roman"/>
          <w:noProof/>
        </w:rPr>
        <w:t>, vol. 26, no. 4. pp. 716–745,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w:t>
      </w:r>
      <w:r w:rsidRPr="00E51345">
        <w:rPr>
          <w:rFonts w:ascii="Times New Roman" w:hAnsi="Times New Roman" w:cs="Times New Roman"/>
          <w:noProof/>
        </w:rPr>
        <w:tab/>
        <w:t xml:space="preserve">J. M. Caplan, L. W. Kennedy, and G. Petrossian, “Police-monitored CCTV cameras in Newark, NJ: A quasi-experimental test of crime deterrence,” </w:t>
      </w:r>
      <w:r w:rsidRPr="00E51345">
        <w:rPr>
          <w:rFonts w:ascii="Times New Roman" w:hAnsi="Times New Roman" w:cs="Times New Roman"/>
          <w:i/>
          <w:iCs/>
          <w:noProof/>
        </w:rPr>
        <w:t>J. Exp. Criminol.</w:t>
      </w:r>
      <w:r w:rsidRPr="00E51345">
        <w:rPr>
          <w:rFonts w:ascii="Times New Roman" w:hAnsi="Times New Roman" w:cs="Times New Roman"/>
          <w:noProof/>
        </w:rPr>
        <w:t>, vol. 7, no. 3, pp. 255–274,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w:t>
      </w:r>
      <w:r w:rsidRPr="00E51345">
        <w:rPr>
          <w:rFonts w:ascii="Times New Roman" w:hAnsi="Times New Roman" w:cs="Times New Roman"/>
          <w:noProof/>
        </w:rPr>
        <w:tab/>
        <w:t xml:space="preserve">S. J. McLean, R. E. Worden, and M. S. Kim, “Here’s Looking at You: An Evaluation of Public CCTV Cameras and Their Effects on Crime and Disorder,” </w:t>
      </w:r>
      <w:r w:rsidRPr="00E51345">
        <w:rPr>
          <w:rFonts w:ascii="Times New Roman" w:hAnsi="Times New Roman" w:cs="Times New Roman"/>
          <w:i/>
          <w:iCs/>
          <w:noProof/>
        </w:rPr>
        <w:t>Crim. Justice Rev.</w:t>
      </w:r>
      <w:r w:rsidRPr="00E51345">
        <w:rPr>
          <w:rFonts w:ascii="Times New Roman" w:hAnsi="Times New Roman" w:cs="Times New Roman"/>
          <w:noProof/>
        </w:rPr>
        <w:t>, vol. 38, no. 3, pp. 303–334,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5]</w:t>
      </w:r>
      <w:r w:rsidRPr="00E51345">
        <w:rPr>
          <w:rFonts w:ascii="Times New Roman" w:hAnsi="Times New Roman" w:cs="Times New Roman"/>
          <w:noProof/>
        </w:rPr>
        <w:tab/>
        <w:t>S. Yard, “CCTV in Homicide Investigations,” 2010. [Online]. Available: https://goo.gl/oS5Tgn. [Accessed: 15-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6]</w:t>
      </w:r>
      <w:r w:rsidRPr="00E51345">
        <w:rPr>
          <w:rFonts w:ascii="Times New Roman" w:hAnsi="Times New Roman" w:cs="Times New Roman"/>
          <w:noProof/>
        </w:rPr>
        <w:tab/>
        <w:t xml:space="preserve">E. L. Piza, J. M. Caplan, and L. W. Kennedy, “Analyzing the Influence of Micro-Level Factors on CCTV Camera Effect,” </w:t>
      </w:r>
      <w:r w:rsidRPr="00E51345">
        <w:rPr>
          <w:rFonts w:ascii="Times New Roman" w:hAnsi="Times New Roman" w:cs="Times New Roman"/>
          <w:i/>
          <w:iCs/>
          <w:noProof/>
        </w:rPr>
        <w:t>J. Quant. Criminol.</w:t>
      </w:r>
      <w:r w:rsidRPr="00E51345">
        <w:rPr>
          <w:rFonts w:ascii="Times New Roman" w:hAnsi="Times New Roman" w:cs="Times New Roman"/>
          <w:noProof/>
        </w:rPr>
        <w:t>, vol. 30, no. 2, pp. 237–26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7]</w:t>
      </w:r>
      <w:r w:rsidRPr="00E51345">
        <w:rPr>
          <w:rFonts w:ascii="Times New Roman" w:hAnsi="Times New Roman" w:cs="Times New Roman"/>
          <w:noProof/>
        </w:rPr>
        <w:tab/>
        <w:t xml:space="preserve">S. Germain, “A prosperous ‘business’: The success of CCTV through the eyes of international literature,” </w:t>
      </w:r>
      <w:r w:rsidRPr="00E51345">
        <w:rPr>
          <w:rFonts w:ascii="Times New Roman" w:hAnsi="Times New Roman" w:cs="Times New Roman"/>
          <w:i/>
          <w:iCs/>
          <w:noProof/>
        </w:rPr>
        <w:t>Surveill. Soc.</w:t>
      </w:r>
      <w:r w:rsidRPr="00E51345">
        <w:rPr>
          <w:rFonts w:ascii="Times New Roman" w:hAnsi="Times New Roman" w:cs="Times New Roman"/>
          <w:noProof/>
        </w:rPr>
        <w:t>, vol. 11, no. 1–2, pp. 134–147,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8]</w:t>
      </w:r>
      <w:r w:rsidRPr="00E51345">
        <w:rPr>
          <w:rFonts w:ascii="Times New Roman" w:hAnsi="Times New Roman" w:cs="Times New Roman"/>
          <w:noProof/>
        </w:rPr>
        <w:tab/>
        <w:t>Nimish Sawant, “Smart City projects need CCTV video surveillance standards to ensure future stability of data, say experts,” 2017. .</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9]</w:t>
      </w:r>
      <w:r w:rsidRPr="00E51345">
        <w:rPr>
          <w:rFonts w:ascii="Times New Roman" w:hAnsi="Times New Roman" w:cs="Times New Roman"/>
          <w:noProof/>
        </w:rPr>
        <w:tab/>
        <w:t xml:space="preserve">T. Ahonen, A. Hadid, and M. Pietikäinen, “Face description with local binary patterns: Application to face recogni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xml:space="preserve">, vol. 28, no. 12, </w:t>
      </w:r>
      <w:r w:rsidRPr="00E51345">
        <w:rPr>
          <w:rFonts w:ascii="Times New Roman" w:hAnsi="Times New Roman" w:cs="Times New Roman"/>
          <w:noProof/>
        </w:rPr>
        <w:lastRenderedPageBreak/>
        <w:t>pp. 2037–2041, 200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0]</w:t>
      </w:r>
      <w:r w:rsidRPr="00E51345">
        <w:rPr>
          <w:rFonts w:ascii="Times New Roman" w:hAnsi="Times New Roman" w:cs="Times New Roman"/>
          <w:noProof/>
        </w:rPr>
        <w:tab/>
        <w:t xml:space="preserve">Y. Gao, J. Ma, and A. L. Yuille, “Semi-Supervised Sparse Representation Based Classification for Face Recognition with Insufficient Labeled Samples,” </w:t>
      </w:r>
      <w:r w:rsidRPr="00E51345">
        <w:rPr>
          <w:rFonts w:ascii="Times New Roman" w:hAnsi="Times New Roman" w:cs="Times New Roman"/>
          <w:i/>
          <w:iCs/>
          <w:noProof/>
        </w:rPr>
        <w:t>IEEE Trans. Image Process.</w:t>
      </w:r>
      <w:r w:rsidRPr="00E51345">
        <w:rPr>
          <w:rFonts w:ascii="Times New Roman" w:hAnsi="Times New Roman" w:cs="Times New Roman"/>
          <w:noProof/>
        </w:rPr>
        <w:t>, vol. 26, no. 5, pp. 2545–2560,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1]</w:t>
      </w:r>
      <w:r w:rsidRPr="00E51345">
        <w:rPr>
          <w:rFonts w:ascii="Times New Roman" w:hAnsi="Times New Roman" w:cs="Times New Roman"/>
          <w:noProof/>
        </w:rPr>
        <w:tab/>
        <w:t xml:space="preserve">D. Berchmans and S. S. Kumar, “Optical character recognition: An overview and an insight,” in </w:t>
      </w:r>
      <w:r w:rsidRPr="00E51345">
        <w:rPr>
          <w:rFonts w:ascii="Times New Roman" w:hAnsi="Times New Roman" w:cs="Times New Roman"/>
          <w:i/>
          <w:iCs/>
          <w:noProof/>
        </w:rPr>
        <w:t>2014 International Conference on Control, Instrumentation, Communication and Computational Technologies, ICCICCT 2014</w:t>
      </w:r>
      <w:r w:rsidRPr="00E51345">
        <w:rPr>
          <w:rFonts w:ascii="Times New Roman" w:hAnsi="Times New Roman" w:cs="Times New Roman"/>
          <w:noProof/>
        </w:rPr>
        <w:t>, 2014, pp. 1361–136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2]</w:t>
      </w:r>
      <w:r w:rsidRPr="00E51345">
        <w:rPr>
          <w:rFonts w:ascii="Times New Roman" w:hAnsi="Times New Roman" w:cs="Times New Roman"/>
          <w:noProof/>
        </w:rPr>
        <w:tab/>
        <w:t xml:space="preserve">G. Litjens, T. Kooi, B. E. Bejnordi, A. A. A. Setio, F. Ciompi, M. Ghafoorian, J. A. W. M. van der Laak, B. van Ginneken, and C. I. Sánchez, “A survey on deep learning in medical image analysis,” </w:t>
      </w:r>
      <w:r w:rsidRPr="00E51345">
        <w:rPr>
          <w:rFonts w:ascii="Times New Roman" w:hAnsi="Times New Roman" w:cs="Times New Roman"/>
          <w:i/>
          <w:iCs/>
          <w:noProof/>
        </w:rPr>
        <w:t>Medical Image Analysis</w:t>
      </w:r>
      <w:r w:rsidRPr="00E51345">
        <w:rPr>
          <w:rFonts w:ascii="Times New Roman" w:hAnsi="Times New Roman" w:cs="Times New Roman"/>
          <w:noProof/>
        </w:rPr>
        <w:t>, vol. 42. pp. 60–88,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3]</w:t>
      </w:r>
      <w:r w:rsidRPr="00E51345">
        <w:rPr>
          <w:rFonts w:ascii="Times New Roman" w:hAnsi="Times New Roman" w:cs="Times New Roman"/>
          <w:noProof/>
        </w:rPr>
        <w:tab/>
        <w:t xml:space="preserve">A. S. Jain and J. M. Kundargi, “Automatic Number Plate Recognition Using Artificial Neural Network,” </w:t>
      </w:r>
      <w:r w:rsidRPr="00E51345">
        <w:rPr>
          <w:rFonts w:ascii="Times New Roman" w:hAnsi="Times New Roman" w:cs="Times New Roman"/>
          <w:i/>
          <w:iCs/>
          <w:noProof/>
        </w:rPr>
        <w:t>Int. Res. J. Eng. Technol.</w:t>
      </w:r>
      <w:r w:rsidRPr="00E51345">
        <w:rPr>
          <w:rFonts w:ascii="Times New Roman" w:hAnsi="Times New Roman" w:cs="Times New Roman"/>
          <w:noProof/>
        </w:rPr>
        <w:t>, pp. 1072–107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4]</w:t>
      </w:r>
      <w:r w:rsidRPr="00E51345">
        <w:rPr>
          <w:rFonts w:ascii="Times New Roman" w:hAnsi="Times New Roman" w:cs="Times New Roman"/>
          <w:noProof/>
        </w:rPr>
        <w:tab/>
        <w:t xml:space="preserve">M. Magrini, D. Moroni, G. Palazzese, G. Pieri, G. Leone, and O. Salvetti, “Computer Vision on Embedded Sensors for Traffic Flow Monitoring,” in </w:t>
      </w:r>
      <w:r w:rsidRPr="00E51345">
        <w:rPr>
          <w:rFonts w:ascii="Times New Roman" w:hAnsi="Times New Roman" w:cs="Times New Roman"/>
          <w:i/>
          <w:iCs/>
          <w:noProof/>
        </w:rPr>
        <w:t>IEEE Conference on Intelligent Transportation Systems, Proceedings, ITSC</w:t>
      </w:r>
      <w:r w:rsidRPr="00E51345">
        <w:rPr>
          <w:rFonts w:ascii="Times New Roman" w:hAnsi="Times New Roman" w:cs="Times New Roman"/>
          <w:noProof/>
        </w:rPr>
        <w:t>, 2015, vol. 2015–Octob, pp. 161–16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5]</w:t>
      </w:r>
      <w:r w:rsidRPr="00E51345">
        <w:rPr>
          <w:rFonts w:ascii="Times New Roman" w:hAnsi="Times New Roman" w:cs="Times New Roman"/>
          <w:noProof/>
        </w:rPr>
        <w:tab/>
        <w:t xml:space="preserve">T. Ko, “A survey on behavior analysis in video surveillance for homeland security applications,” </w:t>
      </w:r>
      <w:r w:rsidRPr="00E51345">
        <w:rPr>
          <w:rFonts w:ascii="Times New Roman" w:hAnsi="Times New Roman" w:cs="Times New Roman"/>
          <w:i/>
          <w:iCs/>
          <w:noProof/>
        </w:rPr>
        <w:t>Appl. Imag. Pattern Recognit. Work. 2008. AIPR ’08. 37th IEEE</w:t>
      </w:r>
      <w:r w:rsidRPr="00E51345">
        <w:rPr>
          <w:rFonts w:ascii="Times New Roman" w:hAnsi="Times New Roman" w:cs="Times New Roman"/>
          <w:noProof/>
        </w:rPr>
        <w:t>, pp. 1–8,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6]</w:t>
      </w:r>
      <w:r w:rsidRPr="00E51345">
        <w:rPr>
          <w:rFonts w:ascii="Times New Roman" w:hAnsi="Times New Roman" w:cs="Times New Roman"/>
          <w:noProof/>
        </w:rPr>
        <w:tab/>
        <w:t xml:space="preserve">Y. Lecun, Y. Bengio, and G. Hinton, “Deep learning,” </w:t>
      </w:r>
      <w:r w:rsidRPr="00E51345">
        <w:rPr>
          <w:rFonts w:ascii="Times New Roman" w:hAnsi="Times New Roman" w:cs="Times New Roman"/>
          <w:i/>
          <w:iCs/>
          <w:noProof/>
        </w:rPr>
        <w:t>Nature</w:t>
      </w:r>
      <w:r w:rsidRPr="00E51345">
        <w:rPr>
          <w:rFonts w:ascii="Times New Roman" w:hAnsi="Times New Roman" w:cs="Times New Roman"/>
          <w:noProof/>
        </w:rPr>
        <w:t>, vol. 521, no. 7553. pp. 436–444,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7]</w:t>
      </w:r>
      <w:r w:rsidRPr="00E51345">
        <w:rPr>
          <w:rFonts w:ascii="Times New Roman" w:hAnsi="Times New Roman" w:cs="Times New Roman"/>
          <w:noProof/>
        </w:rPr>
        <w:tab/>
        <w:t xml:space="preserve">P. Viola and M. Jones, “Robust real-time object detection,” </w:t>
      </w:r>
      <w:r w:rsidRPr="00E51345">
        <w:rPr>
          <w:rFonts w:ascii="Times New Roman" w:hAnsi="Times New Roman" w:cs="Times New Roman"/>
          <w:i/>
          <w:iCs/>
          <w:noProof/>
        </w:rPr>
        <w:t>Int. J. Comput. Vis.</w:t>
      </w:r>
      <w:r w:rsidRPr="00E51345">
        <w:rPr>
          <w:rFonts w:ascii="Times New Roman" w:hAnsi="Times New Roman" w:cs="Times New Roman"/>
          <w:noProof/>
        </w:rPr>
        <w:t>, vol. 57, no. 2, pp. 137–154,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18]</w:t>
      </w:r>
      <w:r w:rsidRPr="00E51345">
        <w:rPr>
          <w:rFonts w:ascii="Times New Roman" w:hAnsi="Times New Roman" w:cs="Times New Roman"/>
          <w:noProof/>
        </w:rPr>
        <w:tab/>
        <w:t>OpenCV, “Facial Detection with Haar Cascades in OpenCV,” 2018. [Online]. Available: https://docs.opencv.org/3.3.0/d7/d8b/tutorial_py_face_detection.html. [Accessed: 30-Jan-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9]</w:t>
      </w:r>
      <w:r w:rsidRPr="00E51345">
        <w:rPr>
          <w:rFonts w:ascii="Times New Roman" w:hAnsi="Times New Roman" w:cs="Times New Roman"/>
          <w:noProof/>
        </w:rPr>
        <w:tab/>
        <w:t xml:space="preserve">P. a Viola and M. J. Jones, “Fast and Robust Classification using Asymmetric AdaBoost and a Detector Cascade,” </w:t>
      </w:r>
      <w:r w:rsidRPr="00E51345">
        <w:rPr>
          <w:rFonts w:ascii="Times New Roman" w:hAnsi="Times New Roman" w:cs="Times New Roman"/>
          <w:i/>
          <w:iCs/>
          <w:noProof/>
        </w:rPr>
        <w:t>Adv. Neural Inf. Process. Syst.</w:t>
      </w:r>
      <w:r w:rsidRPr="00E51345">
        <w:rPr>
          <w:rFonts w:ascii="Times New Roman" w:hAnsi="Times New Roman" w:cs="Times New Roman"/>
          <w:noProof/>
        </w:rPr>
        <w:t>, no. December, pp. 1311–1318,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0]</w:t>
      </w:r>
      <w:r w:rsidRPr="00E51345">
        <w:rPr>
          <w:rFonts w:ascii="Times New Roman" w:hAnsi="Times New Roman" w:cs="Times New Roman"/>
          <w:noProof/>
        </w:rPr>
        <w:tab/>
        <w:t xml:space="preserve">Y. Zhu, N. M. Nayak, and  a K. Roy-Chowdhury, “Context-Aware Activity Recognition and Anomaly Detection in Video,” </w:t>
      </w:r>
      <w:r w:rsidRPr="00E51345">
        <w:rPr>
          <w:rFonts w:ascii="Times New Roman" w:hAnsi="Times New Roman" w:cs="Times New Roman"/>
          <w:i/>
          <w:iCs/>
          <w:noProof/>
        </w:rPr>
        <w:t>Sel. Top. Signal Process. IEEE J.</w:t>
      </w:r>
      <w:r w:rsidRPr="00E51345">
        <w:rPr>
          <w:rFonts w:ascii="Times New Roman" w:hAnsi="Times New Roman" w:cs="Times New Roman"/>
          <w:noProof/>
        </w:rPr>
        <w:t>, vol. 7, no. 1, pp. 91–101,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1]</w:t>
      </w:r>
      <w:r w:rsidRPr="00E51345">
        <w:rPr>
          <w:rFonts w:ascii="Times New Roman" w:hAnsi="Times New Roman" w:cs="Times New Roman"/>
          <w:noProof/>
        </w:rPr>
        <w:tab/>
        <w:t xml:space="preserve">B. Baben and S. Belongie, “Visual tracking with online Multiple Instance Learning,” </w:t>
      </w:r>
      <w:r w:rsidRPr="00E51345">
        <w:rPr>
          <w:rFonts w:ascii="Times New Roman" w:hAnsi="Times New Roman" w:cs="Times New Roman"/>
          <w:i/>
          <w:iCs/>
          <w:noProof/>
        </w:rPr>
        <w:t>2009 IEEE Conf. Comput. Vis. Pattern Recognit.</w:t>
      </w:r>
      <w:r w:rsidRPr="00E51345">
        <w:rPr>
          <w:rFonts w:ascii="Times New Roman" w:hAnsi="Times New Roman" w:cs="Times New Roman"/>
          <w:noProof/>
        </w:rPr>
        <w:t>, pp. 983–990,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2]</w:t>
      </w:r>
      <w:r w:rsidRPr="00E51345">
        <w:rPr>
          <w:rFonts w:ascii="Times New Roman" w:hAnsi="Times New Roman" w:cs="Times New Roman"/>
          <w:noProof/>
        </w:rPr>
        <w:tab/>
        <w:t xml:space="preserve">Z. Kalal, K. Mikolajczyk, and J. Matas, “Forward-backward error: Automatic detection of tracking failures,” in </w:t>
      </w:r>
      <w:r w:rsidRPr="00E51345">
        <w:rPr>
          <w:rFonts w:ascii="Times New Roman" w:hAnsi="Times New Roman" w:cs="Times New Roman"/>
          <w:i/>
          <w:iCs/>
          <w:noProof/>
        </w:rPr>
        <w:t>Proceedings - International Conference on Pattern Recognition</w:t>
      </w:r>
      <w:r w:rsidRPr="00E51345">
        <w:rPr>
          <w:rFonts w:ascii="Times New Roman" w:hAnsi="Times New Roman" w:cs="Times New Roman"/>
          <w:noProof/>
        </w:rPr>
        <w:t>, 2010, pp. 2756–275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3]</w:t>
      </w:r>
      <w:r w:rsidRPr="00E51345">
        <w:rPr>
          <w:rFonts w:ascii="Times New Roman" w:hAnsi="Times New Roman" w:cs="Times New Roman"/>
          <w:noProof/>
        </w:rPr>
        <w:tab/>
        <w:t xml:space="preserve">Z. Kalal, K. Mikolajczyk, and J. Matas, “Tracking-learning-detec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vol. 34, no. 7, pp. 1409–1422,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4]</w:t>
      </w:r>
      <w:r w:rsidRPr="00E51345">
        <w:rPr>
          <w:rFonts w:ascii="Times New Roman" w:hAnsi="Times New Roman" w:cs="Times New Roman"/>
          <w:noProof/>
        </w:rPr>
        <w:tab/>
        <w:t xml:space="preserve">J. Kröckel and F. Bodendorf, “Intelligent Processing of Video Streams for Visual Customer Behavior Analysis,” </w:t>
      </w:r>
      <w:r w:rsidRPr="00E51345">
        <w:rPr>
          <w:rFonts w:ascii="Times New Roman" w:hAnsi="Times New Roman" w:cs="Times New Roman"/>
          <w:i/>
          <w:iCs/>
          <w:noProof/>
        </w:rPr>
        <w:t>ICONS 2012, Seventh Int. Conf. Syst.</w:t>
      </w:r>
      <w:r w:rsidRPr="00E51345">
        <w:rPr>
          <w:rFonts w:ascii="Times New Roman" w:hAnsi="Times New Roman" w:cs="Times New Roman"/>
          <w:noProof/>
        </w:rPr>
        <w:t>, no. c, pp. 163–168,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5]</w:t>
      </w:r>
      <w:r w:rsidRPr="00E51345">
        <w:rPr>
          <w:rFonts w:ascii="Times New Roman" w:hAnsi="Times New Roman" w:cs="Times New Roman"/>
          <w:noProof/>
        </w:rPr>
        <w:tab/>
        <w:t xml:space="preserve">T. T. Z. T. T. Zin, P. T. P. Tin, T. Toriu, and H. Hama, “A Markov Random Walk Model for Loitering People Detection,” </w:t>
      </w:r>
      <w:r w:rsidRPr="00E51345">
        <w:rPr>
          <w:rFonts w:ascii="Times New Roman" w:hAnsi="Times New Roman" w:cs="Times New Roman"/>
          <w:i/>
          <w:iCs/>
          <w:noProof/>
        </w:rPr>
        <w:t>Intell. Inf. Hiding Multimed. Signal Process. (IIH-MSP), 2010 Sixth Int. Conf.</w:t>
      </w:r>
      <w:r w:rsidRPr="00E51345">
        <w:rPr>
          <w:rFonts w:ascii="Times New Roman" w:hAnsi="Times New Roman" w:cs="Times New Roman"/>
          <w:noProof/>
        </w:rPr>
        <w:t>, 20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6]</w:t>
      </w:r>
      <w:r w:rsidRPr="00E51345">
        <w:rPr>
          <w:rFonts w:ascii="Times New Roman" w:hAnsi="Times New Roman" w:cs="Times New Roman"/>
          <w:noProof/>
        </w:rPr>
        <w:tab/>
        <w:t xml:space="preserve">P. Antonakaki, D. Kosmopoulos, and S. J. Perantonis, “Detecting abnormal human </w:t>
      </w:r>
      <w:r w:rsidRPr="00E51345">
        <w:rPr>
          <w:rFonts w:ascii="Times New Roman" w:hAnsi="Times New Roman" w:cs="Times New Roman"/>
          <w:noProof/>
        </w:rPr>
        <w:lastRenderedPageBreak/>
        <w:t xml:space="preserve">behaviour using multiple cameras,” </w:t>
      </w:r>
      <w:r w:rsidRPr="00E51345">
        <w:rPr>
          <w:rFonts w:ascii="Times New Roman" w:hAnsi="Times New Roman" w:cs="Times New Roman"/>
          <w:i/>
          <w:iCs/>
          <w:noProof/>
        </w:rPr>
        <w:t>Signal Processing</w:t>
      </w:r>
      <w:r w:rsidRPr="00E51345">
        <w:rPr>
          <w:rFonts w:ascii="Times New Roman" w:hAnsi="Times New Roman" w:cs="Times New Roman"/>
          <w:noProof/>
        </w:rPr>
        <w:t>, vol. 89, no. 9, pp. 1723–1738,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7]</w:t>
      </w:r>
      <w:r w:rsidRPr="00E51345">
        <w:rPr>
          <w:rFonts w:ascii="Times New Roman" w:hAnsi="Times New Roman" w:cs="Times New Roman"/>
          <w:noProof/>
        </w:rPr>
        <w:tab/>
        <w:t xml:space="preserve">M. Goldstein and S. Uchida, “A comparative evaluation of unsupervised anomaly detection algorithms for multivariate data,” </w:t>
      </w:r>
      <w:r w:rsidRPr="00E51345">
        <w:rPr>
          <w:rFonts w:ascii="Times New Roman" w:hAnsi="Times New Roman" w:cs="Times New Roman"/>
          <w:i/>
          <w:iCs/>
          <w:noProof/>
        </w:rPr>
        <w:t>PLoS One</w:t>
      </w:r>
      <w:r w:rsidRPr="00E51345">
        <w:rPr>
          <w:rFonts w:ascii="Times New Roman" w:hAnsi="Times New Roman" w:cs="Times New Roman"/>
          <w:noProof/>
        </w:rPr>
        <w:t>, vol. 11, no. 4,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8]</w:t>
      </w:r>
      <w:r w:rsidRPr="00E51345">
        <w:rPr>
          <w:rFonts w:ascii="Times New Roman" w:hAnsi="Times New Roman" w:cs="Times New Roman"/>
          <w:noProof/>
        </w:rPr>
        <w:tab/>
        <w:t xml:space="preserve">M. Längkvist, L. Karlsson, and A. Loutfi, “A review of unsupervised feature learning and deep learning for time-series modeling,” </w:t>
      </w:r>
      <w:r w:rsidRPr="00E51345">
        <w:rPr>
          <w:rFonts w:ascii="Times New Roman" w:hAnsi="Times New Roman" w:cs="Times New Roman"/>
          <w:i/>
          <w:iCs/>
          <w:noProof/>
        </w:rPr>
        <w:t>Pattern Recognit. Lett.</w:t>
      </w:r>
      <w:r w:rsidRPr="00E51345">
        <w:rPr>
          <w:rFonts w:ascii="Times New Roman" w:hAnsi="Times New Roman" w:cs="Times New Roman"/>
          <w:noProof/>
        </w:rPr>
        <w:t>, vol. 42, no. 1, pp. 11–2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9]</w:t>
      </w:r>
      <w:r w:rsidRPr="00E51345">
        <w:rPr>
          <w:rFonts w:ascii="Times New Roman" w:hAnsi="Times New Roman" w:cs="Times New Roman"/>
          <w:noProof/>
        </w:rPr>
        <w:tab/>
        <w:t xml:space="preserve">A. Toshniwal, J. Donham, N. Bhagat, S. Mittal, D. Ryaboy, S. Taneja, A. Shukla, K. Ramasamy, J. M. Patel, S. Kulkarni, J. Jackson, K. Gade, and M. Fu, “Storm@twitter,” in </w:t>
      </w:r>
      <w:r w:rsidRPr="00E51345">
        <w:rPr>
          <w:rFonts w:ascii="Times New Roman" w:hAnsi="Times New Roman" w:cs="Times New Roman"/>
          <w:i/>
          <w:iCs/>
          <w:noProof/>
        </w:rPr>
        <w:t>Proceedings of the 2014 ACM SIGMOD international conference on Management of data - SIGMOD ’14</w:t>
      </w:r>
      <w:r w:rsidRPr="00E51345">
        <w:rPr>
          <w:rFonts w:ascii="Times New Roman" w:hAnsi="Times New Roman" w:cs="Times New Roman"/>
          <w:noProof/>
        </w:rPr>
        <w:t>, 2014, pp. 147–15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0]</w:t>
      </w:r>
      <w:r w:rsidRPr="00E51345">
        <w:rPr>
          <w:rFonts w:ascii="Times New Roman" w:hAnsi="Times New Roman" w:cs="Times New Roman"/>
          <w:noProof/>
        </w:rPr>
        <w:tab/>
        <w:t xml:space="preserve">P. Carbone, S. Ewen, S. Haridi, A. Katsifodimos, V. Markl, and K. Tzoumas, “Apache Flink: Unified Stream and Batch Processing in a Single Engine,” </w:t>
      </w:r>
      <w:r w:rsidRPr="00E51345">
        <w:rPr>
          <w:rFonts w:ascii="Times New Roman" w:hAnsi="Times New Roman" w:cs="Times New Roman"/>
          <w:i/>
          <w:iCs/>
          <w:noProof/>
        </w:rPr>
        <w:t>Data Eng.</w:t>
      </w:r>
      <w:r w:rsidRPr="00E51345">
        <w:rPr>
          <w:rFonts w:ascii="Times New Roman" w:hAnsi="Times New Roman" w:cs="Times New Roman"/>
          <w:noProof/>
        </w:rPr>
        <w:t>, vol. 36, pp. 28–3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1]</w:t>
      </w:r>
      <w:r w:rsidRPr="00E51345">
        <w:rPr>
          <w:rFonts w:ascii="Times New Roman" w:hAnsi="Times New Roman" w:cs="Times New Roman"/>
          <w:noProof/>
        </w:rPr>
        <w:tab/>
        <w:t xml:space="preserve">M. Zaharia, M. J. Franklin, A. Ghodsi, J. Gonzalez, S. Shenker, I. Stoica, R. S. Xin, P. Wendell, T. Das, M. Armbrust, A. Dave, X. Meng, J. Rosen, and S. Venkataraman, “Apache Spark: a unified engine for big data processing,” </w:t>
      </w:r>
      <w:r w:rsidRPr="00E51345">
        <w:rPr>
          <w:rFonts w:ascii="Times New Roman" w:hAnsi="Times New Roman" w:cs="Times New Roman"/>
          <w:i/>
          <w:iCs/>
          <w:noProof/>
        </w:rPr>
        <w:t>Commun. ACM</w:t>
      </w:r>
      <w:r w:rsidRPr="00E51345">
        <w:rPr>
          <w:rFonts w:ascii="Times New Roman" w:hAnsi="Times New Roman" w:cs="Times New Roman"/>
          <w:noProof/>
        </w:rPr>
        <w:t>, vol. 59, no. 11, pp. 56–65,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2]</w:t>
      </w:r>
      <w:r w:rsidRPr="00E51345">
        <w:rPr>
          <w:rFonts w:ascii="Times New Roman" w:hAnsi="Times New Roman" w:cs="Times New Roman"/>
          <w:noProof/>
        </w:rPr>
        <w:tab/>
        <w:t xml:space="preserve">S. Chintapalli, D. Dagit, B. Evans, R. Farivar, T. Graves, M. Holderbaugh, Z. Liu, K. Nusbaum, K. Patil, B. J. Peng, and P. Poulosky, “Benchmarking streaming computation engines: Storm, flink and spark streaming,” in </w:t>
      </w:r>
      <w:r w:rsidRPr="00E51345">
        <w:rPr>
          <w:rFonts w:ascii="Times New Roman" w:hAnsi="Times New Roman" w:cs="Times New Roman"/>
          <w:i/>
          <w:iCs/>
          <w:noProof/>
        </w:rPr>
        <w:t>Proceedings - 2016 IEEE 30th International Parallel and Distributed Processing Symposium, IPDPS 2016</w:t>
      </w:r>
      <w:r w:rsidRPr="00E51345">
        <w:rPr>
          <w:rFonts w:ascii="Times New Roman" w:hAnsi="Times New Roman" w:cs="Times New Roman"/>
          <w:noProof/>
        </w:rPr>
        <w:t>, 2016, pp. 1789–179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33]</w:t>
      </w:r>
      <w:r w:rsidRPr="00E51345">
        <w:rPr>
          <w:rFonts w:ascii="Times New Roman" w:hAnsi="Times New Roman" w:cs="Times New Roman"/>
          <w:noProof/>
        </w:rPr>
        <w:tab/>
        <w:t>Apache, “Apache Kafka,” 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4]</w:t>
      </w:r>
      <w:r w:rsidRPr="00E51345">
        <w:rPr>
          <w:rFonts w:ascii="Times New Roman" w:hAnsi="Times New Roman" w:cs="Times New Roman"/>
          <w:noProof/>
        </w:rPr>
        <w:tab/>
        <w:t>J. Kreps, N. Narkhede, and J. Rao, “Kafka: a Distributed Messaging System for Log Processing,”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5]</w:t>
      </w:r>
      <w:r w:rsidRPr="00E51345">
        <w:rPr>
          <w:rFonts w:ascii="Times New Roman" w:hAnsi="Times New Roman" w:cs="Times New Roman"/>
          <w:noProof/>
        </w:rPr>
        <w:tab/>
        <w:t xml:space="preserve">M. Armbrust, A. Fox, R. Griffith, A. Joseph, and RH, “Above the clouds: A Berkeley view of cloud computing,” </w:t>
      </w:r>
      <w:r w:rsidRPr="00E51345">
        <w:rPr>
          <w:rFonts w:ascii="Times New Roman" w:hAnsi="Times New Roman" w:cs="Times New Roman"/>
          <w:i/>
          <w:iCs/>
          <w:noProof/>
        </w:rPr>
        <w:t xml:space="preserve">Univ. California, Berkeley, Tech. Rep. UCB </w:t>
      </w:r>
      <w:r w:rsidRPr="00E51345">
        <w:rPr>
          <w:rFonts w:ascii="Times New Roman" w:hAnsi="Times New Roman" w:cs="Times New Roman"/>
          <w:noProof/>
        </w:rPr>
        <w:t>, pp. 07–013,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6]</w:t>
      </w:r>
      <w:r w:rsidRPr="00E51345">
        <w:rPr>
          <w:rFonts w:ascii="Times New Roman" w:hAnsi="Times New Roman" w:cs="Times New Roman"/>
          <w:noProof/>
        </w:rPr>
        <w:tab/>
        <w:t>Nest, “No Title,” 2017. [Online]. Available: https://nest.com/uk/cameras/nest-cam-indoor/overview/. [Accessed: 24-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7]</w:t>
      </w:r>
      <w:r w:rsidRPr="00E51345">
        <w:rPr>
          <w:rFonts w:ascii="Times New Roman" w:hAnsi="Times New Roman" w:cs="Times New Roman"/>
          <w:noProof/>
        </w:rPr>
        <w:tab/>
        <w:t xml:space="preserve">N. Suvonvorn, “A video analysis framework for surveillance system,” </w:t>
      </w:r>
      <w:r w:rsidRPr="00E51345">
        <w:rPr>
          <w:rFonts w:ascii="Times New Roman" w:hAnsi="Times New Roman" w:cs="Times New Roman"/>
          <w:i/>
          <w:iCs/>
          <w:noProof/>
        </w:rPr>
        <w:t>2008 IEEE 10th Work. Multimed. Signal Process.</w:t>
      </w:r>
      <w:r w:rsidRPr="00E51345">
        <w:rPr>
          <w:rFonts w:ascii="Times New Roman" w:hAnsi="Times New Roman" w:cs="Times New Roman"/>
          <w:noProof/>
        </w:rPr>
        <w:t>, pp. 867–871,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8]</w:t>
      </w:r>
      <w:r w:rsidRPr="00E51345">
        <w:rPr>
          <w:rFonts w:ascii="Times New Roman" w:hAnsi="Times New Roman" w:cs="Times New Roman"/>
          <w:noProof/>
        </w:rPr>
        <w:tab/>
        <w:t xml:space="preserve">J. C. SanMiguel, J. Bescós, J. M. Martínez, and Á. García, “DiVA: A Distributed Video Analysis Framework Applied to Video-Surveillance Systems,” in </w:t>
      </w:r>
      <w:r w:rsidRPr="00E51345">
        <w:rPr>
          <w:rFonts w:ascii="Times New Roman" w:hAnsi="Times New Roman" w:cs="Times New Roman"/>
          <w:i/>
          <w:iCs/>
          <w:noProof/>
        </w:rPr>
        <w:t>International Workshop on Image Analysis for Multimedia Interactive Services (WIAMIS)</w:t>
      </w:r>
      <w:r w:rsidRPr="00E51345">
        <w:rPr>
          <w:rFonts w:ascii="Times New Roman" w:hAnsi="Times New Roman" w:cs="Times New Roman"/>
          <w:noProof/>
        </w:rPr>
        <w:t>, 2008, pp. 207–2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9]</w:t>
      </w:r>
      <w:r w:rsidRPr="00E51345">
        <w:rPr>
          <w:rFonts w:ascii="Times New Roman" w:hAnsi="Times New Roman" w:cs="Times New Roman"/>
          <w:noProof/>
        </w:rPr>
        <w:tab/>
        <w:t xml:space="preserve">S. Zhao, M. Chandrashekar, Y. Lee, and D. Medhi, “Real-time network anomaly detection system using machine learning,” in </w:t>
      </w:r>
      <w:r w:rsidRPr="00E51345">
        <w:rPr>
          <w:rFonts w:ascii="Times New Roman" w:hAnsi="Times New Roman" w:cs="Times New Roman"/>
          <w:i/>
          <w:iCs/>
          <w:noProof/>
        </w:rPr>
        <w:t>2015 11th International Conference on the Design of Reliable Communication Networks (DRCN)</w:t>
      </w:r>
      <w:r w:rsidRPr="00E51345">
        <w:rPr>
          <w:rFonts w:ascii="Times New Roman" w:hAnsi="Times New Roman" w:cs="Times New Roman"/>
          <w:noProof/>
        </w:rPr>
        <w:t>, 2015, pp. 267–27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0]</w:t>
      </w:r>
      <w:r w:rsidRPr="00E51345">
        <w:rPr>
          <w:rFonts w:ascii="Times New Roman" w:hAnsi="Times New Roman" w:cs="Times New Roman"/>
          <w:noProof/>
        </w:rPr>
        <w:tab/>
        <w:t xml:space="preserve">S. Kulkarni, N. Bhagat, M. Fu, V. Kedigehalli, C. Kellogg, S. Mittal, J. M. Patel, K. Ramasamy, and S. Taneja, “Twitter Heron: Stream Processing at Scale,” </w:t>
      </w:r>
      <w:r w:rsidRPr="00E51345">
        <w:rPr>
          <w:rFonts w:ascii="Times New Roman" w:hAnsi="Times New Roman" w:cs="Times New Roman"/>
          <w:i/>
          <w:iCs/>
          <w:noProof/>
        </w:rPr>
        <w:t>Proc. 2015 ACM SIGMOD Int. Conf. Manag. Data - SIGMOD ’15</w:t>
      </w:r>
      <w:r w:rsidRPr="00E51345">
        <w:rPr>
          <w:rFonts w:ascii="Times New Roman" w:hAnsi="Times New Roman" w:cs="Times New Roman"/>
          <w:noProof/>
        </w:rPr>
        <w:t>, pp. 239–250,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1]</w:t>
      </w:r>
      <w:r w:rsidRPr="00E51345">
        <w:rPr>
          <w:rFonts w:ascii="Times New Roman" w:hAnsi="Times New Roman" w:cs="Times New Roman"/>
          <w:noProof/>
        </w:rPr>
        <w:tab/>
        <w:t xml:space="preserve">N. Spangenberg, M. Roth, and B. Franczyk, “Evaluating new approaches of big data analytics frameworks,” in </w:t>
      </w:r>
      <w:r w:rsidRPr="00E51345">
        <w:rPr>
          <w:rFonts w:ascii="Times New Roman" w:hAnsi="Times New Roman" w:cs="Times New Roman"/>
          <w:i/>
          <w:iCs/>
          <w:noProof/>
        </w:rPr>
        <w:t>Lecture Notes in Business Information Processing</w:t>
      </w:r>
      <w:r w:rsidRPr="00E51345">
        <w:rPr>
          <w:rFonts w:ascii="Times New Roman" w:hAnsi="Times New Roman" w:cs="Times New Roman"/>
          <w:noProof/>
        </w:rPr>
        <w:t>, 2015, vol. 208, pp. 28–3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2]</w:t>
      </w:r>
      <w:r w:rsidRPr="00E51345">
        <w:rPr>
          <w:rFonts w:ascii="Times New Roman" w:hAnsi="Times New Roman" w:cs="Times New Roman"/>
          <w:noProof/>
        </w:rPr>
        <w:tab/>
        <w:t xml:space="preserve">W. Shi, J. Cao, Q. Zhang, Y. Li, and L. Xu, “Edge Computing: Vision and Challenges,” </w:t>
      </w:r>
      <w:r w:rsidRPr="00E51345">
        <w:rPr>
          <w:rFonts w:ascii="Times New Roman" w:hAnsi="Times New Roman" w:cs="Times New Roman"/>
          <w:i/>
          <w:iCs/>
          <w:noProof/>
        </w:rPr>
        <w:t>IEEE Internet Things J.</w:t>
      </w:r>
      <w:r w:rsidRPr="00E51345">
        <w:rPr>
          <w:rFonts w:ascii="Times New Roman" w:hAnsi="Times New Roman" w:cs="Times New Roman"/>
          <w:noProof/>
        </w:rPr>
        <w:t>, vol. 3, no. 5, pp. 637–646,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43]</w:t>
      </w:r>
      <w:r w:rsidRPr="00E51345">
        <w:rPr>
          <w:rFonts w:ascii="Times New Roman" w:hAnsi="Times New Roman" w:cs="Times New Roman"/>
          <w:noProof/>
        </w:rPr>
        <w:tab/>
        <w:t>J. Kreps, “Apache Kafka Performance Benchmark,” 2014. [Online]. Available: https://engineering.linkedin.com/kafka/benchmarking-apache-kafka-2-million-writes-second-three-cheap-machines.</w:t>
      </w:r>
    </w:p>
    <w:p w:rsid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4]</w:t>
      </w:r>
      <w:r w:rsidRPr="00E51345">
        <w:rPr>
          <w:rFonts w:ascii="Times New Roman" w:hAnsi="Times New Roman" w:cs="Times New Roman"/>
          <w:noProof/>
        </w:rPr>
        <w:tab/>
        <w:t xml:space="preserve">D. Xu, Y. Yan, E. Ricci, and N. Sebe, “Detecting anomalous events in videos by learning deep representations of appearance and motion,” </w:t>
      </w:r>
      <w:r w:rsidRPr="00E51345">
        <w:rPr>
          <w:rFonts w:ascii="Times New Roman" w:hAnsi="Times New Roman" w:cs="Times New Roman"/>
          <w:i/>
          <w:iCs/>
          <w:noProof/>
        </w:rPr>
        <w:t>Comput. Vis. Image Underst.</w:t>
      </w:r>
      <w:r w:rsidRPr="00E51345">
        <w:rPr>
          <w:rFonts w:ascii="Times New Roman" w:hAnsi="Times New Roman" w:cs="Times New Roman"/>
          <w:noProof/>
        </w:rPr>
        <w:t>, vol. 156, pp. 117–127, 2017.</w:t>
      </w: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Pr="00E51345" w:rsidRDefault="0058760D" w:rsidP="00E51345">
      <w:pPr>
        <w:widowControl w:val="0"/>
        <w:autoSpaceDE w:val="0"/>
        <w:autoSpaceDN w:val="0"/>
        <w:adjustRightInd w:val="0"/>
        <w:ind w:left="640" w:hanging="640"/>
        <w:rPr>
          <w:rFonts w:ascii="Times New Roman" w:hAnsi="Times New Roman" w:cs="Times New Roman"/>
          <w:noProof/>
        </w:rPr>
      </w:pPr>
    </w:p>
    <w:p w:rsidR="00DE457F" w:rsidRDefault="00DA5703" w:rsidP="0010340D">
      <w:pPr>
        <w:pStyle w:val="Heading1"/>
        <w:numPr>
          <w:ilvl w:val="0"/>
          <w:numId w:val="19"/>
        </w:numPr>
        <w:rPr>
          <w:noProof/>
        </w:rPr>
      </w:pPr>
      <w:r>
        <w:rPr>
          <w:noProof/>
        </w:rPr>
        <w:lastRenderedPageBreak/>
        <w:fldChar w:fldCharType="end"/>
      </w:r>
      <w:bookmarkStart w:id="80" w:name="_Toc512248080"/>
      <w:r w:rsidR="00DE457F">
        <w:rPr>
          <w:noProof/>
        </w:rPr>
        <w:t>Appendix</w:t>
      </w:r>
      <w:bookmarkEnd w:id="80"/>
    </w:p>
    <w:p w:rsidR="00DE457F" w:rsidRPr="00DE457F" w:rsidRDefault="0010340D" w:rsidP="00470105">
      <w:pPr>
        <w:pStyle w:val="Heading2"/>
      </w:pPr>
      <w:bookmarkStart w:id="81" w:name="_Toc512248081"/>
      <w:r>
        <w:t xml:space="preserve">8.1 </w:t>
      </w:r>
      <w:r w:rsidR="00470105">
        <w:t>Recorded Data</w:t>
      </w:r>
      <w:bookmarkEnd w:id="81"/>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10340D" w:rsidP="00470105">
      <w:pPr>
        <w:pStyle w:val="Heading2"/>
      </w:pPr>
      <w:bookmarkStart w:id="82" w:name="_Toc512248082"/>
      <w:r>
        <w:t xml:space="preserve">8.2 </w:t>
      </w:r>
      <w:r w:rsidR="00470105">
        <w:t>Interview Transcript</w:t>
      </w:r>
      <w:bookmarkEnd w:id="82"/>
    </w:p>
    <w:p w:rsidR="00470105" w:rsidRDefault="0010340D" w:rsidP="00470105">
      <w:pPr>
        <w:pStyle w:val="Heading3"/>
      </w:pPr>
      <w:bookmarkStart w:id="83" w:name="_Toc512248083"/>
      <w:r>
        <w:t xml:space="preserve">8.2.1 </w:t>
      </w:r>
      <w:r w:rsidR="00470105">
        <w:t>Personal Introductory Statement</w:t>
      </w:r>
      <w:bookmarkEnd w:id="83"/>
    </w:p>
    <w:p w:rsidR="001648B7" w:rsidRDefault="00470105" w:rsidP="001648B7">
      <w:r>
        <w:t>To start, let me give an overview of my work history and experience enabling me to speak with some authority with respect to the suitability and adaptability of a prop</w:t>
      </w:r>
      <w:r w:rsidR="001648B7">
        <w:t xml:space="preserve">osed video processing pipeline. I currently work for Cheshire Police, having recently retired after nearly three decades with West Mercia Police. During this time, I had roles including but not limited to; </w:t>
      </w:r>
      <w:r w:rsidR="001648B7">
        <w:lastRenderedPageBreak/>
        <w:t>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4" w:name="_Toc512248084"/>
      <w:r>
        <w:t xml:space="preserve">8.2.2 </w:t>
      </w:r>
      <w:r w:rsidR="00C27F4A">
        <w:t>Transcript</w:t>
      </w:r>
      <w:bookmarkEnd w:id="84"/>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lastRenderedPageBreak/>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lastRenderedPageBreak/>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w:t>
      </w:r>
      <w:r w:rsidR="00191C89">
        <w:lastRenderedPageBreak/>
        <w:t xml:space="preserve">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w:t>
      </w:r>
      <w:r w:rsidR="00CF1055">
        <w:lastRenderedPageBreak/>
        <w:t xml:space="preserve">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w:t>
      </w:r>
      <w:r w:rsidR="00D11D4C">
        <w:lastRenderedPageBreak/>
        <w:t>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 xml:space="preserve">[Person]: I suspect that would be ideal. If you have a plug and play system that can just connect to the Cloud, and it goes to your monitoring station in Police headquarters or wherever, then that </w:t>
      </w:r>
      <w:r>
        <w:lastRenderedPageBreak/>
        <w:t>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w:t>
      </w:r>
      <w:r>
        <w:lastRenderedPageBreak/>
        <w:t xml:space="preserve">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lastRenderedPageBreak/>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lastRenderedPageBreak/>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w:t>
      </w:r>
      <w:r w:rsidR="006A2CD9">
        <w:lastRenderedPageBreak/>
        <w:t xml:space="preserve">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w:t>
      </w:r>
      <w:r>
        <w:lastRenderedPageBreak/>
        <w:t xml:space="preserve">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lastRenderedPageBreak/>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w:t>
      </w:r>
      <w:r>
        <w:lastRenderedPageBreak/>
        <w:t xml:space="preserve">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lastRenderedPageBreak/>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lastRenderedPageBreak/>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2"/>
      <w:headerReference w:type="first" r:id="rId33"/>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3DD8" w:rsidRDefault="00CF3DD8">
      <w:pPr>
        <w:spacing w:line="240" w:lineRule="auto"/>
      </w:pPr>
      <w:r>
        <w:separator/>
      </w:r>
    </w:p>
    <w:p w:rsidR="00CF3DD8" w:rsidRDefault="00CF3DD8"/>
  </w:endnote>
  <w:endnote w:type="continuationSeparator" w:id="0">
    <w:p w:rsidR="00CF3DD8" w:rsidRDefault="00CF3DD8">
      <w:pPr>
        <w:spacing w:line="240" w:lineRule="auto"/>
      </w:pPr>
      <w:r>
        <w:continuationSeparator/>
      </w:r>
    </w:p>
    <w:p w:rsidR="00CF3DD8" w:rsidRDefault="00CF3D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3DD8" w:rsidRDefault="00CF3DD8">
      <w:pPr>
        <w:spacing w:line="240" w:lineRule="auto"/>
      </w:pPr>
      <w:r>
        <w:separator/>
      </w:r>
    </w:p>
    <w:p w:rsidR="00CF3DD8" w:rsidRDefault="00CF3DD8"/>
  </w:footnote>
  <w:footnote w:type="continuationSeparator" w:id="0">
    <w:p w:rsidR="00CF3DD8" w:rsidRDefault="00CF3DD8">
      <w:pPr>
        <w:spacing w:line="240" w:lineRule="auto"/>
      </w:pPr>
      <w:r>
        <w:continuationSeparator/>
      </w:r>
    </w:p>
    <w:p w:rsidR="00CF3DD8" w:rsidRDefault="00CF3D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57A5" w:rsidRDefault="001257A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5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57A5" w:rsidRDefault="001257A5">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044D8"/>
    <w:rsid w:val="000045CF"/>
    <w:rsid w:val="0001441C"/>
    <w:rsid w:val="00015BA8"/>
    <w:rsid w:val="00021500"/>
    <w:rsid w:val="00021EB8"/>
    <w:rsid w:val="00025C63"/>
    <w:rsid w:val="00033BDD"/>
    <w:rsid w:val="00045056"/>
    <w:rsid w:val="00046E63"/>
    <w:rsid w:val="00063128"/>
    <w:rsid w:val="000652B2"/>
    <w:rsid w:val="000670D8"/>
    <w:rsid w:val="00071BAD"/>
    <w:rsid w:val="00072248"/>
    <w:rsid w:val="00075013"/>
    <w:rsid w:val="000763F1"/>
    <w:rsid w:val="00080BDE"/>
    <w:rsid w:val="00083B18"/>
    <w:rsid w:val="00086770"/>
    <w:rsid w:val="00087934"/>
    <w:rsid w:val="000910C3"/>
    <w:rsid w:val="000932E8"/>
    <w:rsid w:val="000A34F5"/>
    <w:rsid w:val="000A7E27"/>
    <w:rsid w:val="000B06A4"/>
    <w:rsid w:val="000B1325"/>
    <w:rsid w:val="000B3BE7"/>
    <w:rsid w:val="000C1112"/>
    <w:rsid w:val="000C1C25"/>
    <w:rsid w:val="000C47E7"/>
    <w:rsid w:val="000C6061"/>
    <w:rsid w:val="000D00E1"/>
    <w:rsid w:val="000D3F41"/>
    <w:rsid w:val="000F186D"/>
    <w:rsid w:val="000F31BB"/>
    <w:rsid w:val="000F6F4D"/>
    <w:rsid w:val="000F7EED"/>
    <w:rsid w:val="0010340D"/>
    <w:rsid w:val="00104061"/>
    <w:rsid w:val="0012029A"/>
    <w:rsid w:val="001203C2"/>
    <w:rsid w:val="00120540"/>
    <w:rsid w:val="001257A5"/>
    <w:rsid w:val="00131B87"/>
    <w:rsid w:val="001320AD"/>
    <w:rsid w:val="001328DC"/>
    <w:rsid w:val="00132C96"/>
    <w:rsid w:val="00147C65"/>
    <w:rsid w:val="00152474"/>
    <w:rsid w:val="00156CA1"/>
    <w:rsid w:val="00157F80"/>
    <w:rsid w:val="001622D6"/>
    <w:rsid w:val="00162952"/>
    <w:rsid w:val="001633E1"/>
    <w:rsid w:val="00163EAF"/>
    <w:rsid w:val="001648B7"/>
    <w:rsid w:val="0017011F"/>
    <w:rsid w:val="0017344C"/>
    <w:rsid w:val="0017407E"/>
    <w:rsid w:val="00182941"/>
    <w:rsid w:val="00191C89"/>
    <w:rsid w:val="00197B54"/>
    <w:rsid w:val="001A37BA"/>
    <w:rsid w:val="001A4B8C"/>
    <w:rsid w:val="001B2847"/>
    <w:rsid w:val="001B2F7A"/>
    <w:rsid w:val="001B79FD"/>
    <w:rsid w:val="001C0DDD"/>
    <w:rsid w:val="001D4A74"/>
    <w:rsid w:val="001E11EC"/>
    <w:rsid w:val="001E2C7F"/>
    <w:rsid w:val="001E3C0D"/>
    <w:rsid w:val="001E4EC3"/>
    <w:rsid w:val="001E6E11"/>
    <w:rsid w:val="001F1D4E"/>
    <w:rsid w:val="001F373D"/>
    <w:rsid w:val="001F3A33"/>
    <w:rsid w:val="00201FCA"/>
    <w:rsid w:val="00212DBD"/>
    <w:rsid w:val="00221AF4"/>
    <w:rsid w:val="002257B4"/>
    <w:rsid w:val="00225B00"/>
    <w:rsid w:val="0023170A"/>
    <w:rsid w:val="00233FEB"/>
    <w:rsid w:val="0023402E"/>
    <w:rsid w:val="00242A22"/>
    <w:rsid w:val="00242E78"/>
    <w:rsid w:val="00243B01"/>
    <w:rsid w:val="0025050D"/>
    <w:rsid w:val="002507EF"/>
    <w:rsid w:val="0027189D"/>
    <w:rsid w:val="00273F69"/>
    <w:rsid w:val="002757D5"/>
    <w:rsid w:val="00281B37"/>
    <w:rsid w:val="00294207"/>
    <w:rsid w:val="002968BF"/>
    <w:rsid w:val="002A29F6"/>
    <w:rsid w:val="002A4608"/>
    <w:rsid w:val="002C5925"/>
    <w:rsid w:val="002C6661"/>
    <w:rsid w:val="002C67CC"/>
    <w:rsid w:val="002D576A"/>
    <w:rsid w:val="002D5E19"/>
    <w:rsid w:val="002E1629"/>
    <w:rsid w:val="002E3BFB"/>
    <w:rsid w:val="002E4036"/>
    <w:rsid w:val="002E4F8C"/>
    <w:rsid w:val="002E6432"/>
    <w:rsid w:val="002F0468"/>
    <w:rsid w:val="002F5467"/>
    <w:rsid w:val="002F5D77"/>
    <w:rsid w:val="002F613D"/>
    <w:rsid w:val="00312C8B"/>
    <w:rsid w:val="00312E77"/>
    <w:rsid w:val="003130E0"/>
    <w:rsid w:val="00313595"/>
    <w:rsid w:val="003149A2"/>
    <w:rsid w:val="00316F60"/>
    <w:rsid w:val="00320C1B"/>
    <w:rsid w:val="00322F82"/>
    <w:rsid w:val="00323EF9"/>
    <w:rsid w:val="003261D7"/>
    <w:rsid w:val="00332EE3"/>
    <w:rsid w:val="00336920"/>
    <w:rsid w:val="00342FC7"/>
    <w:rsid w:val="00346FF5"/>
    <w:rsid w:val="003473D1"/>
    <w:rsid w:val="003521D2"/>
    <w:rsid w:val="00355DCA"/>
    <w:rsid w:val="00360C8C"/>
    <w:rsid w:val="00365C21"/>
    <w:rsid w:val="00370B24"/>
    <w:rsid w:val="003730F1"/>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B5643"/>
    <w:rsid w:val="003C13EA"/>
    <w:rsid w:val="003C5B70"/>
    <w:rsid w:val="003C6341"/>
    <w:rsid w:val="003C67BD"/>
    <w:rsid w:val="003D453A"/>
    <w:rsid w:val="003D720A"/>
    <w:rsid w:val="003E0326"/>
    <w:rsid w:val="003E5A01"/>
    <w:rsid w:val="003E7F77"/>
    <w:rsid w:val="0040015C"/>
    <w:rsid w:val="0040050A"/>
    <w:rsid w:val="00401646"/>
    <w:rsid w:val="00404B87"/>
    <w:rsid w:val="0040716C"/>
    <w:rsid w:val="00416249"/>
    <w:rsid w:val="004235E9"/>
    <w:rsid w:val="00450702"/>
    <w:rsid w:val="00455F1B"/>
    <w:rsid w:val="00466519"/>
    <w:rsid w:val="00470105"/>
    <w:rsid w:val="00472869"/>
    <w:rsid w:val="00474567"/>
    <w:rsid w:val="00477EC7"/>
    <w:rsid w:val="00487E34"/>
    <w:rsid w:val="00487F73"/>
    <w:rsid w:val="00490AB9"/>
    <w:rsid w:val="004932A1"/>
    <w:rsid w:val="004A5543"/>
    <w:rsid w:val="004A68F9"/>
    <w:rsid w:val="004B6DC0"/>
    <w:rsid w:val="004C0AF0"/>
    <w:rsid w:val="004C2BC0"/>
    <w:rsid w:val="004C5D23"/>
    <w:rsid w:val="004E0452"/>
    <w:rsid w:val="004E2889"/>
    <w:rsid w:val="004F2DF6"/>
    <w:rsid w:val="004F37ED"/>
    <w:rsid w:val="004F5959"/>
    <w:rsid w:val="004F5B3C"/>
    <w:rsid w:val="004F7021"/>
    <w:rsid w:val="00501E36"/>
    <w:rsid w:val="00503BAC"/>
    <w:rsid w:val="00512DFE"/>
    <w:rsid w:val="0051737A"/>
    <w:rsid w:val="0051777D"/>
    <w:rsid w:val="00517D5C"/>
    <w:rsid w:val="00523BBC"/>
    <w:rsid w:val="00533012"/>
    <w:rsid w:val="00542E1A"/>
    <w:rsid w:val="00551A02"/>
    <w:rsid w:val="00551C17"/>
    <w:rsid w:val="005534FA"/>
    <w:rsid w:val="005659B0"/>
    <w:rsid w:val="00567498"/>
    <w:rsid w:val="0057297C"/>
    <w:rsid w:val="00573557"/>
    <w:rsid w:val="005767D0"/>
    <w:rsid w:val="005779A2"/>
    <w:rsid w:val="00577EB7"/>
    <w:rsid w:val="00582BE9"/>
    <w:rsid w:val="00583497"/>
    <w:rsid w:val="0058760D"/>
    <w:rsid w:val="005941BA"/>
    <w:rsid w:val="00595E95"/>
    <w:rsid w:val="00597AD0"/>
    <w:rsid w:val="00597E83"/>
    <w:rsid w:val="005A247F"/>
    <w:rsid w:val="005B06CA"/>
    <w:rsid w:val="005B1798"/>
    <w:rsid w:val="005B36D6"/>
    <w:rsid w:val="005B3CDD"/>
    <w:rsid w:val="005B6991"/>
    <w:rsid w:val="005C1B20"/>
    <w:rsid w:val="005C237B"/>
    <w:rsid w:val="005C31A5"/>
    <w:rsid w:val="005D3378"/>
    <w:rsid w:val="005D3A03"/>
    <w:rsid w:val="005D5D89"/>
    <w:rsid w:val="005D7BDD"/>
    <w:rsid w:val="005F0FE2"/>
    <w:rsid w:val="005F2DE0"/>
    <w:rsid w:val="005F67B8"/>
    <w:rsid w:val="005F7436"/>
    <w:rsid w:val="0060071E"/>
    <w:rsid w:val="00604205"/>
    <w:rsid w:val="00610F17"/>
    <w:rsid w:val="00612686"/>
    <w:rsid w:val="00613391"/>
    <w:rsid w:val="0061513E"/>
    <w:rsid w:val="00622613"/>
    <w:rsid w:val="00623334"/>
    <w:rsid w:val="00630587"/>
    <w:rsid w:val="006320D7"/>
    <w:rsid w:val="00633FEB"/>
    <w:rsid w:val="00636483"/>
    <w:rsid w:val="006410A9"/>
    <w:rsid w:val="006413CE"/>
    <w:rsid w:val="0064171F"/>
    <w:rsid w:val="00644C47"/>
    <w:rsid w:val="006542F1"/>
    <w:rsid w:val="0065563B"/>
    <w:rsid w:val="00655B2E"/>
    <w:rsid w:val="00656AB7"/>
    <w:rsid w:val="00666D64"/>
    <w:rsid w:val="00666FE9"/>
    <w:rsid w:val="0067158F"/>
    <w:rsid w:val="0068173E"/>
    <w:rsid w:val="006918F0"/>
    <w:rsid w:val="006927AA"/>
    <w:rsid w:val="006937A7"/>
    <w:rsid w:val="00693ACC"/>
    <w:rsid w:val="00695A0B"/>
    <w:rsid w:val="006A0489"/>
    <w:rsid w:val="006A131E"/>
    <w:rsid w:val="006A2527"/>
    <w:rsid w:val="006A2CD9"/>
    <w:rsid w:val="006A2F9A"/>
    <w:rsid w:val="006B1570"/>
    <w:rsid w:val="006C20B0"/>
    <w:rsid w:val="006D56A6"/>
    <w:rsid w:val="006E6B26"/>
    <w:rsid w:val="007204D1"/>
    <w:rsid w:val="00727611"/>
    <w:rsid w:val="00730E78"/>
    <w:rsid w:val="007310CD"/>
    <w:rsid w:val="00731901"/>
    <w:rsid w:val="00734581"/>
    <w:rsid w:val="00734AB4"/>
    <w:rsid w:val="007414C7"/>
    <w:rsid w:val="00742EC2"/>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C5ECC"/>
    <w:rsid w:val="007D3218"/>
    <w:rsid w:val="007D3879"/>
    <w:rsid w:val="007D6F31"/>
    <w:rsid w:val="007D7E03"/>
    <w:rsid w:val="007E08B0"/>
    <w:rsid w:val="007E0C4D"/>
    <w:rsid w:val="007E3D00"/>
    <w:rsid w:val="007E7B64"/>
    <w:rsid w:val="007F35A6"/>
    <w:rsid w:val="007F5466"/>
    <w:rsid w:val="008002C0"/>
    <w:rsid w:val="0080191A"/>
    <w:rsid w:val="0080349E"/>
    <w:rsid w:val="0080480A"/>
    <w:rsid w:val="00804B79"/>
    <w:rsid w:val="00810128"/>
    <w:rsid w:val="00814521"/>
    <w:rsid w:val="00814818"/>
    <w:rsid w:val="0081547C"/>
    <w:rsid w:val="00823863"/>
    <w:rsid w:val="00825493"/>
    <w:rsid w:val="00831853"/>
    <w:rsid w:val="00833FE7"/>
    <w:rsid w:val="00837096"/>
    <w:rsid w:val="00837D70"/>
    <w:rsid w:val="008425AC"/>
    <w:rsid w:val="008457D9"/>
    <w:rsid w:val="00847573"/>
    <w:rsid w:val="00850D8D"/>
    <w:rsid w:val="0085436B"/>
    <w:rsid w:val="00857D6A"/>
    <w:rsid w:val="00860808"/>
    <w:rsid w:val="00866844"/>
    <w:rsid w:val="00876530"/>
    <w:rsid w:val="0087707D"/>
    <w:rsid w:val="008913E0"/>
    <w:rsid w:val="00892589"/>
    <w:rsid w:val="00892BC1"/>
    <w:rsid w:val="00897A00"/>
    <w:rsid w:val="008A12A4"/>
    <w:rsid w:val="008A2362"/>
    <w:rsid w:val="008A59CB"/>
    <w:rsid w:val="008A5B55"/>
    <w:rsid w:val="008B0EB8"/>
    <w:rsid w:val="008B25B6"/>
    <w:rsid w:val="008B2C77"/>
    <w:rsid w:val="008B7CB2"/>
    <w:rsid w:val="008C0489"/>
    <w:rsid w:val="008C5323"/>
    <w:rsid w:val="008C62BF"/>
    <w:rsid w:val="008C72F2"/>
    <w:rsid w:val="008D2207"/>
    <w:rsid w:val="008E1FFE"/>
    <w:rsid w:val="008E2F40"/>
    <w:rsid w:val="008E50B4"/>
    <w:rsid w:val="008E64DD"/>
    <w:rsid w:val="008E7F2F"/>
    <w:rsid w:val="008F059E"/>
    <w:rsid w:val="008F11F4"/>
    <w:rsid w:val="008F235F"/>
    <w:rsid w:val="008F2FB3"/>
    <w:rsid w:val="008F4276"/>
    <w:rsid w:val="009035EC"/>
    <w:rsid w:val="009038A4"/>
    <w:rsid w:val="00906A74"/>
    <w:rsid w:val="009116CF"/>
    <w:rsid w:val="00911968"/>
    <w:rsid w:val="00922492"/>
    <w:rsid w:val="0092439A"/>
    <w:rsid w:val="00934C69"/>
    <w:rsid w:val="00937115"/>
    <w:rsid w:val="00951F1A"/>
    <w:rsid w:val="0095628E"/>
    <w:rsid w:val="0096230A"/>
    <w:rsid w:val="00964055"/>
    <w:rsid w:val="00972AB5"/>
    <w:rsid w:val="00973FD2"/>
    <w:rsid w:val="009751CA"/>
    <w:rsid w:val="00976011"/>
    <w:rsid w:val="0098460F"/>
    <w:rsid w:val="009857F5"/>
    <w:rsid w:val="00985B4B"/>
    <w:rsid w:val="00992C73"/>
    <w:rsid w:val="00996177"/>
    <w:rsid w:val="009963C2"/>
    <w:rsid w:val="0099652B"/>
    <w:rsid w:val="009A10AA"/>
    <w:rsid w:val="009A119A"/>
    <w:rsid w:val="009A6A3B"/>
    <w:rsid w:val="009A7006"/>
    <w:rsid w:val="009A7AB9"/>
    <w:rsid w:val="009B0C72"/>
    <w:rsid w:val="009B3950"/>
    <w:rsid w:val="009B4A3A"/>
    <w:rsid w:val="009C4916"/>
    <w:rsid w:val="009D6E33"/>
    <w:rsid w:val="009E16E0"/>
    <w:rsid w:val="009F1EDD"/>
    <w:rsid w:val="009F3EF4"/>
    <w:rsid w:val="009F43C5"/>
    <w:rsid w:val="009F44EE"/>
    <w:rsid w:val="009F67E2"/>
    <w:rsid w:val="00A0198B"/>
    <w:rsid w:val="00A04101"/>
    <w:rsid w:val="00A041C7"/>
    <w:rsid w:val="00A048AF"/>
    <w:rsid w:val="00A10AD9"/>
    <w:rsid w:val="00A127AF"/>
    <w:rsid w:val="00A211EB"/>
    <w:rsid w:val="00A216A1"/>
    <w:rsid w:val="00A3163F"/>
    <w:rsid w:val="00A32E7E"/>
    <w:rsid w:val="00A3337C"/>
    <w:rsid w:val="00A34796"/>
    <w:rsid w:val="00A35D63"/>
    <w:rsid w:val="00A41EDC"/>
    <w:rsid w:val="00A46900"/>
    <w:rsid w:val="00A46A11"/>
    <w:rsid w:val="00A50FD5"/>
    <w:rsid w:val="00A5409D"/>
    <w:rsid w:val="00A546CB"/>
    <w:rsid w:val="00A55CEA"/>
    <w:rsid w:val="00A5603B"/>
    <w:rsid w:val="00A62F3F"/>
    <w:rsid w:val="00A665E9"/>
    <w:rsid w:val="00A71480"/>
    <w:rsid w:val="00A72324"/>
    <w:rsid w:val="00A72E93"/>
    <w:rsid w:val="00A74233"/>
    <w:rsid w:val="00A76906"/>
    <w:rsid w:val="00A76EFA"/>
    <w:rsid w:val="00A77E54"/>
    <w:rsid w:val="00A80BB9"/>
    <w:rsid w:val="00A824EE"/>
    <w:rsid w:val="00A84906"/>
    <w:rsid w:val="00A9197C"/>
    <w:rsid w:val="00A9593C"/>
    <w:rsid w:val="00A975A4"/>
    <w:rsid w:val="00AA1E0E"/>
    <w:rsid w:val="00AA30DD"/>
    <w:rsid w:val="00AA3339"/>
    <w:rsid w:val="00AA3D0B"/>
    <w:rsid w:val="00AA4459"/>
    <w:rsid w:val="00AA7C7C"/>
    <w:rsid w:val="00AB04D9"/>
    <w:rsid w:val="00AB2E44"/>
    <w:rsid w:val="00AB498C"/>
    <w:rsid w:val="00AB53BC"/>
    <w:rsid w:val="00AB5647"/>
    <w:rsid w:val="00AB67F8"/>
    <w:rsid w:val="00AC1286"/>
    <w:rsid w:val="00AC454C"/>
    <w:rsid w:val="00AC489A"/>
    <w:rsid w:val="00AE07BD"/>
    <w:rsid w:val="00AE1411"/>
    <w:rsid w:val="00B02E61"/>
    <w:rsid w:val="00B07B1C"/>
    <w:rsid w:val="00B10FEC"/>
    <w:rsid w:val="00B13F27"/>
    <w:rsid w:val="00B15303"/>
    <w:rsid w:val="00B2424B"/>
    <w:rsid w:val="00B24826"/>
    <w:rsid w:val="00B352F8"/>
    <w:rsid w:val="00B35849"/>
    <w:rsid w:val="00B359E3"/>
    <w:rsid w:val="00B37E82"/>
    <w:rsid w:val="00B40924"/>
    <w:rsid w:val="00B421ED"/>
    <w:rsid w:val="00B46259"/>
    <w:rsid w:val="00B571C1"/>
    <w:rsid w:val="00B724C9"/>
    <w:rsid w:val="00B76A38"/>
    <w:rsid w:val="00B81786"/>
    <w:rsid w:val="00B823AA"/>
    <w:rsid w:val="00B84B2E"/>
    <w:rsid w:val="00B86252"/>
    <w:rsid w:val="00B87A00"/>
    <w:rsid w:val="00B92EF5"/>
    <w:rsid w:val="00BA1DEE"/>
    <w:rsid w:val="00BA3273"/>
    <w:rsid w:val="00BA45DB"/>
    <w:rsid w:val="00BA5AD8"/>
    <w:rsid w:val="00BA6D01"/>
    <w:rsid w:val="00BB246F"/>
    <w:rsid w:val="00BB4342"/>
    <w:rsid w:val="00BB77F1"/>
    <w:rsid w:val="00BC21EB"/>
    <w:rsid w:val="00BC2E33"/>
    <w:rsid w:val="00BC38E0"/>
    <w:rsid w:val="00BE087C"/>
    <w:rsid w:val="00BE37BF"/>
    <w:rsid w:val="00BE415F"/>
    <w:rsid w:val="00BF0633"/>
    <w:rsid w:val="00BF25CB"/>
    <w:rsid w:val="00BF3B1A"/>
    <w:rsid w:val="00BF4184"/>
    <w:rsid w:val="00C0601E"/>
    <w:rsid w:val="00C060A2"/>
    <w:rsid w:val="00C06C2B"/>
    <w:rsid w:val="00C07EBD"/>
    <w:rsid w:val="00C20B76"/>
    <w:rsid w:val="00C23E02"/>
    <w:rsid w:val="00C27F04"/>
    <w:rsid w:val="00C27F4A"/>
    <w:rsid w:val="00C30666"/>
    <w:rsid w:val="00C31D30"/>
    <w:rsid w:val="00C36F09"/>
    <w:rsid w:val="00C400F1"/>
    <w:rsid w:val="00C4319B"/>
    <w:rsid w:val="00C45064"/>
    <w:rsid w:val="00C45A41"/>
    <w:rsid w:val="00C466A2"/>
    <w:rsid w:val="00C50EF7"/>
    <w:rsid w:val="00C521EF"/>
    <w:rsid w:val="00C53D12"/>
    <w:rsid w:val="00C5684C"/>
    <w:rsid w:val="00C56853"/>
    <w:rsid w:val="00C57963"/>
    <w:rsid w:val="00C774D1"/>
    <w:rsid w:val="00C90569"/>
    <w:rsid w:val="00C957D2"/>
    <w:rsid w:val="00C9727A"/>
    <w:rsid w:val="00CA15CD"/>
    <w:rsid w:val="00CA532A"/>
    <w:rsid w:val="00CA6957"/>
    <w:rsid w:val="00CB1463"/>
    <w:rsid w:val="00CC0494"/>
    <w:rsid w:val="00CC6AE2"/>
    <w:rsid w:val="00CD2EDE"/>
    <w:rsid w:val="00CD42D6"/>
    <w:rsid w:val="00CD6E39"/>
    <w:rsid w:val="00CD78DE"/>
    <w:rsid w:val="00CE0F5C"/>
    <w:rsid w:val="00CE144B"/>
    <w:rsid w:val="00CE3C75"/>
    <w:rsid w:val="00CE6635"/>
    <w:rsid w:val="00CF1055"/>
    <w:rsid w:val="00CF1139"/>
    <w:rsid w:val="00CF3DD8"/>
    <w:rsid w:val="00CF4C79"/>
    <w:rsid w:val="00CF6E91"/>
    <w:rsid w:val="00D03DAD"/>
    <w:rsid w:val="00D1130F"/>
    <w:rsid w:val="00D11D4C"/>
    <w:rsid w:val="00D14EC2"/>
    <w:rsid w:val="00D16620"/>
    <w:rsid w:val="00D17E77"/>
    <w:rsid w:val="00D20FF3"/>
    <w:rsid w:val="00D21D0B"/>
    <w:rsid w:val="00D3108B"/>
    <w:rsid w:val="00D345B5"/>
    <w:rsid w:val="00D41544"/>
    <w:rsid w:val="00D41887"/>
    <w:rsid w:val="00D4400E"/>
    <w:rsid w:val="00D44B8B"/>
    <w:rsid w:val="00D45B12"/>
    <w:rsid w:val="00D47532"/>
    <w:rsid w:val="00D502F7"/>
    <w:rsid w:val="00D50F44"/>
    <w:rsid w:val="00D67817"/>
    <w:rsid w:val="00D67A4A"/>
    <w:rsid w:val="00D76158"/>
    <w:rsid w:val="00D8572B"/>
    <w:rsid w:val="00D85B68"/>
    <w:rsid w:val="00D90249"/>
    <w:rsid w:val="00D91153"/>
    <w:rsid w:val="00DA4061"/>
    <w:rsid w:val="00DA5703"/>
    <w:rsid w:val="00DA61F0"/>
    <w:rsid w:val="00DA6DF1"/>
    <w:rsid w:val="00DA7B08"/>
    <w:rsid w:val="00DB4E90"/>
    <w:rsid w:val="00DB5053"/>
    <w:rsid w:val="00DB5083"/>
    <w:rsid w:val="00DB54C3"/>
    <w:rsid w:val="00DC5D6C"/>
    <w:rsid w:val="00DC7C30"/>
    <w:rsid w:val="00DD020C"/>
    <w:rsid w:val="00DD37F6"/>
    <w:rsid w:val="00DD39DA"/>
    <w:rsid w:val="00DD4645"/>
    <w:rsid w:val="00DD46A1"/>
    <w:rsid w:val="00DD4B3D"/>
    <w:rsid w:val="00DD5F69"/>
    <w:rsid w:val="00DE2FCB"/>
    <w:rsid w:val="00DE457F"/>
    <w:rsid w:val="00DE5A30"/>
    <w:rsid w:val="00DE6A5C"/>
    <w:rsid w:val="00DE7102"/>
    <w:rsid w:val="00DF2D9E"/>
    <w:rsid w:val="00DF3C0F"/>
    <w:rsid w:val="00DF50F2"/>
    <w:rsid w:val="00DF5CC4"/>
    <w:rsid w:val="00E00CF2"/>
    <w:rsid w:val="00E059CD"/>
    <w:rsid w:val="00E077A6"/>
    <w:rsid w:val="00E104DF"/>
    <w:rsid w:val="00E134F9"/>
    <w:rsid w:val="00E17E01"/>
    <w:rsid w:val="00E24F03"/>
    <w:rsid w:val="00E40D35"/>
    <w:rsid w:val="00E416E0"/>
    <w:rsid w:val="00E4455B"/>
    <w:rsid w:val="00E462CB"/>
    <w:rsid w:val="00E471DD"/>
    <w:rsid w:val="00E51345"/>
    <w:rsid w:val="00E56D1E"/>
    <w:rsid w:val="00E56FDA"/>
    <w:rsid w:val="00E6004D"/>
    <w:rsid w:val="00E61C16"/>
    <w:rsid w:val="00E66377"/>
    <w:rsid w:val="00E72ACC"/>
    <w:rsid w:val="00E80AB2"/>
    <w:rsid w:val="00E81978"/>
    <w:rsid w:val="00E85C85"/>
    <w:rsid w:val="00E91965"/>
    <w:rsid w:val="00EA186E"/>
    <w:rsid w:val="00EB1E39"/>
    <w:rsid w:val="00EB32B2"/>
    <w:rsid w:val="00EB6D3D"/>
    <w:rsid w:val="00EB7D52"/>
    <w:rsid w:val="00EC392A"/>
    <w:rsid w:val="00EC432B"/>
    <w:rsid w:val="00EC55D1"/>
    <w:rsid w:val="00ED478E"/>
    <w:rsid w:val="00EE334F"/>
    <w:rsid w:val="00EE7006"/>
    <w:rsid w:val="00EF17FC"/>
    <w:rsid w:val="00EF24E1"/>
    <w:rsid w:val="00EF295A"/>
    <w:rsid w:val="00EF4DA6"/>
    <w:rsid w:val="00EF5686"/>
    <w:rsid w:val="00EF6A63"/>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51B5"/>
    <w:rsid w:val="00F56F42"/>
    <w:rsid w:val="00F63CF5"/>
    <w:rsid w:val="00F66B40"/>
    <w:rsid w:val="00F700C0"/>
    <w:rsid w:val="00F74BAF"/>
    <w:rsid w:val="00F8049B"/>
    <w:rsid w:val="00F843A1"/>
    <w:rsid w:val="00F87D79"/>
    <w:rsid w:val="00F923AB"/>
    <w:rsid w:val="00F94EC4"/>
    <w:rsid w:val="00F95A22"/>
    <w:rsid w:val="00FA5F7C"/>
    <w:rsid w:val="00FB1093"/>
    <w:rsid w:val="00FB16D3"/>
    <w:rsid w:val="00FB4B2B"/>
    <w:rsid w:val="00FB550F"/>
    <w:rsid w:val="00FB6700"/>
    <w:rsid w:val="00FC30BA"/>
    <w:rsid w:val="00FC69C1"/>
    <w:rsid w:val="00FC79A4"/>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B833E"/>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 w:type="paragraph" w:styleId="Revision">
    <w:name w:val="Revision"/>
    <w:hidden/>
    <w:uiPriority w:val="99"/>
    <w:semiHidden/>
    <w:rsid w:val="005C237B"/>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chart" Target="charts/chart5.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4.xm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3.xm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chart" Target="charts/chart6.xml"/><Relationship Id="rId30" Type="http://schemas.openxmlformats.org/officeDocument/2006/relationships/image" Target="media/image16.png"/><Relationship Id="rId35" Type="http://schemas.openxmlformats.org/officeDocument/2006/relationships/glossaryDocument" Target="glossary/document.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864FF"/>
    <w:rsid w:val="0016611C"/>
    <w:rsid w:val="00193673"/>
    <w:rsid w:val="00252762"/>
    <w:rsid w:val="002C4F94"/>
    <w:rsid w:val="002C7E35"/>
    <w:rsid w:val="002D4E42"/>
    <w:rsid w:val="002E2D2F"/>
    <w:rsid w:val="00303CB9"/>
    <w:rsid w:val="00322F22"/>
    <w:rsid w:val="00350D3C"/>
    <w:rsid w:val="003C20B9"/>
    <w:rsid w:val="004C47C5"/>
    <w:rsid w:val="004C5212"/>
    <w:rsid w:val="00515AD6"/>
    <w:rsid w:val="005438A2"/>
    <w:rsid w:val="005C459F"/>
    <w:rsid w:val="005D49DB"/>
    <w:rsid w:val="005E3243"/>
    <w:rsid w:val="00612255"/>
    <w:rsid w:val="0062739F"/>
    <w:rsid w:val="006508DE"/>
    <w:rsid w:val="00767C6C"/>
    <w:rsid w:val="00837F28"/>
    <w:rsid w:val="00844E5A"/>
    <w:rsid w:val="008D7B71"/>
    <w:rsid w:val="00931665"/>
    <w:rsid w:val="00977FBC"/>
    <w:rsid w:val="00A96CD3"/>
    <w:rsid w:val="00B47240"/>
    <w:rsid w:val="00BA645D"/>
    <w:rsid w:val="00BB4973"/>
    <w:rsid w:val="00BE76C6"/>
    <w:rsid w:val="00C01678"/>
    <w:rsid w:val="00CB12BC"/>
    <w:rsid w:val="00D654B0"/>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74D847A-09E4-FA46-A7BA-818A11622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3</TotalTime>
  <Pages>94</Pages>
  <Words>40644</Words>
  <Characters>231677</Characters>
  <Application>Microsoft Office Word</Application>
  <DocSecurity>0</DocSecurity>
  <Lines>1930</Lines>
  <Paragraphs>543</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7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178</cp:revision>
  <cp:lastPrinted>2018-04-19T12:39:00Z</cp:lastPrinted>
  <dcterms:created xsi:type="dcterms:W3CDTF">2018-03-28T12:56:00Z</dcterms:created>
  <dcterms:modified xsi:type="dcterms:W3CDTF">2018-04-2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